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46465911" w14:textId="16DF7A6F" w:rsidR="00D33CE4" w:rsidRDefault="001E1CBC" w:rsidP="002153FF">
      <w:pPr>
        <w:pStyle w:val="Title"/>
      </w:pPr>
      <w:r>
        <w:t>A Public Dataset of Annotated Killer Whale Calls and Detections for Species Detection and Ecotype Classification Models</w:t>
      </w:r>
    </w:p>
    <w:p w14:paraId="170A4C18" w14:textId="028C0EDA" w:rsidR="005A146C" w:rsidRDefault="005A146C" w:rsidP="002153FF">
      <w:pPr>
        <w:pStyle w:val="Subtitle"/>
      </w:pPr>
      <w:r>
        <w:t>Authors:</w:t>
      </w:r>
      <w:r w:rsidR="00B31247">
        <w:t xml:space="preserve"> (in no </w:t>
      </w:r>
      <w:proofErr w:type="gramStart"/>
      <w:r w:rsidR="00B31247">
        <w:t>particular order</w:t>
      </w:r>
      <w:proofErr w:type="gramEnd"/>
      <w:r w:rsidR="00B31247">
        <w:t>)</w:t>
      </w:r>
    </w:p>
    <w:p w14:paraId="72809A2A" w14:textId="2C6C4681" w:rsidR="00427D7A" w:rsidRDefault="00427D7A" w:rsidP="00427D7A">
      <w:pPr>
        <w:pStyle w:val="Subtitle"/>
      </w:pPr>
      <w:r>
        <w:t xml:space="preserve">Kaitlin </w:t>
      </w:r>
      <w:r w:rsidR="00F13196">
        <w:t xml:space="preserve">J </w:t>
      </w:r>
      <w:r>
        <w:t>Palmer, Fabio Frazao, Jenn Waldichuck</w:t>
      </w:r>
      <w:r>
        <w:rPr>
          <w:vertAlign w:val="superscript"/>
        </w:rPr>
        <w:t>3</w:t>
      </w:r>
      <w:r>
        <w:t>, April Houweling</w:t>
      </w:r>
      <w:r>
        <w:rPr>
          <w:vertAlign w:val="superscript"/>
        </w:rPr>
        <w:t>3,4</w:t>
      </w:r>
      <w:r>
        <w:t>, James Pilkington, Harald Yurk, Holger Klinck, Lucy Quale, Holly LeBlond, Scott Viers, Val Viers, Jasper Kanes,</w:t>
      </w:r>
      <w:r w:rsidR="006D31B0">
        <w:t xml:space="preserve"> Krista Trounce</w:t>
      </w:r>
      <w:r>
        <w:t xml:space="preserve">, Lauren </w:t>
      </w:r>
      <w:proofErr w:type="spellStart"/>
      <w:r>
        <w:t>Laturnus</w:t>
      </w:r>
      <w:proofErr w:type="spellEnd"/>
      <w:r>
        <w:t xml:space="preserve">, </w:t>
      </w:r>
      <w:r>
        <w:rPr>
          <w:lang w:val="en-CA"/>
        </w:rPr>
        <w:t>Olivia Murphy</w:t>
      </w:r>
      <w:r w:rsidR="006A1A86">
        <w:rPr>
          <w:lang w:val="en-CA"/>
        </w:rPr>
        <w:t xml:space="preserve">, </w:t>
      </w:r>
      <w:proofErr w:type="spellStart"/>
      <w:r>
        <w:t>Amalis</w:t>
      </w:r>
      <w:proofErr w:type="spellEnd"/>
      <w:r>
        <w:t xml:space="preserve"> Riera </w:t>
      </w:r>
      <w:proofErr w:type="spellStart"/>
      <w:r>
        <w:t>Vuibert</w:t>
      </w:r>
      <w:proofErr w:type="spellEnd"/>
      <w:r>
        <w:t>, Alex Harris, Emma Cummings,</w:t>
      </w:r>
      <w:r w:rsidR="00F13196">
        <w:t xml:space="preserve"> Kait Frasier, Amanda A. Leu, </w:t>
      </w:r>
      <w:r>
        <w:t>Ruth Joy</w:t>
      </w:r>
    </w:p>
    <w:p w14:paraId="039FA22E" w14:textId="0F63BF60" w:rsidR="00B21182" w:rsidRPr="002E6980" w:rsidRDefault="00B21182" w:rsidP="002E6980">
      <w:r>
        <w:t xml:space="preserve">This list is not comprehensive nor in any </w:t>
      </w:r>
      <w:proofErr w:type="gramStart"/>
      <w:r>
        <w:t>particular order</w:t>
      </w:r>
      <w:proofErr w:type="gramEnd"/>
      <w:r>
        <w:t xml:space="preserve">.  Please add </w:t>
      </w:r>
      <w:r w:rsidR="00A318A1">
        <w:t>any missing names</w:t>
      </w:r>
    </w:p>
    <w:p w14:paraId="3E91A4D3" w14:textId="77777777" w:rsidR="00AC3D35" w:rsidRDefault="00AC3D35">
      <w:pPr>
        <w:pStyle w:val="Heading1"/>
      </w:pPr>
    </w:p>
    <w:p w14:paraId="676C15EA" w14:textId="5B7AAFE7" w:rsidR="006D74B9" w:rsidRDefault="006D74B9">
      <w:pPr>
        <w:pStyle w:val="Heading1"/>
        <w:rPr>
          <w:ins w:id="0" w:author="Kaitlin Palmer" w:date="2024-02-10T09:57:00Z"/>
        </w:rPr>
      </w:pPr>
      <w:r>
        <w:t>Affiliations</w:t>
      </w:r>
    </w:p>
    <w:p w14:paraId="0CBB18D9" w14:textId="2D29F703" w:rsidR="00666A1C" w:rsidRDefault="00666A1C">
      <w:ins w:id="1" w:author="Kaitlin Palmer" w:date="2024-02-10T09:57:00Z">
        <w:r>
          <w:t>Please fill in your own affiliations</w:t>
        </w:r>
      </w:ins>
    </w:p>
    <w:p w14:paraId="3DF6090E" w14:textId="77777777" w:rsidR="00427D7A" w:rsidRPr="00666A1C" w:rsidRDefault="00427D7A" w:rsidP="00427D7A"/>
    <w:p w14:paraId="0FDF971E" w14:textId="0F13192D" w:rsidR="00E57C88" w:rsidRDefault="00E57C88" w:rsidP="002153FF">
      <w:pPr>
        <w:pStyle w:val="Heading1"/>
      </w:pPr>
      <w:r>
        <w:t>Abstract</w:t>
      </w:r>
    </w:p>
    <w:p w14:paraId="53D8C278" w14:textId="58EFD905" w:rsidR="005A146C" w:rsidRDefault="00454892" w:rsidP="002153FF">
      <w:pPr>
        <w:pStyle w:val="Heading1"/>
      </w:pPr>
      <w:r>
        <w:t>Background and Summary</w:t>
      </w:r>
    </w:p>
    <w:p w14:paraId="09656318" w14:textId="7E982413" w:rsidR="00E57C88" w:rsidRDefault="00E57C88" w:rsidP="00E57C88"/>
    <w:p w14:paraId="3687D2A0" w14:textId="4210607A" w:rsidR="00250EBC" w:rsidRDefault="005A20E8" w:rsidP="00E57C88">
      <w:r>
        <w:t>Passive acoustic methods are critical tools used to monitor vocally active biota within the marine environment</w:t>
      </w:r>
      <w:r w:rsidR="00250EBC">
        <w:t xml:space="preserve">. </w:t>
      </w:r>
      <w:r>
        <w:t>PAM methodologies are u</w:t>
      </w:r>
      <w:r w:rsidR="00250EBC">
        <w:t>sed</w:t>
      </w:r>
      <w:r>
        <w:t xml:space="preserve"> in both </w:t>
      </w:r>
      <w:r w:rsidR="00250EBC">
        <w:t>real time conservation</w:t>
      </w:r>
      <w:r>
        <w:t xml:space="preserve"> studies</w:t>
      </w:r>
      <w:r w:rsidR="00250EBC">
        <w:t xml:space="preserve"> and longitudinal studies</w:t>
      </w:r>
      <w:r>
        <w:t xml:space="preserve"> spanning decades</w:t>
      </w:r>
      <w:r w:rsidR="00AE788D">
        <w:t xml:space="preserve"> </w:t>
      </w:r>
      <w:r w:rsidR="00AE788D">
        <w:fldChar w:fldCharType="begin"/>
      </w:r>
      <w:r w:rsidR="00AE788D">
        <w:instrText xml:space="preserve"> ADDIN ZOTERO_ITEM CSL_CITATION {"citationID":"PJ90l4rc","properties":{"formattedCitation":"(Parijs et al., 2009)","plainCitation":"(Parijs et al., 2009)","noteIndex":0},"citationItems":[{"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schema":"https://github.com/citation-style-language/schema/raw/master/csl-citation.json"} </w:instrText>
      </w:r>
      <w:r w:rsidR="00AE788D">
        <w:fldChar w:fldCharType="separate"/>
      </w:r>
      <w:r w:rsidR="00AE788D" w:rsidRPr="00AE788D">
        <w:rPr>
          <w:rFonts w:ascii="Calibri" w:hAnsi="Calibri" w:cs="Calibri"/>
        </w:rPr>
        <w:t>(Parijs et al., 2009)</w:t>
      </w:r>
      <w:r w:rsidR="00AE788D">
        <w:fldChar w:fldCharType="end"/>
      </w:r>
      <w:r w:rsidR="00250EBC">
        <w:t xml:space="preserve">. All methods rely on automated detectors to identify relatively rare sounds of animals and discriminate between species, and in the case of killer whales, between different ecotypes and </w:t>
      </w:r>
      <w:r w:rsidR="00C12469">
        <w:t>lineages</w:t>
      </w:r>
      <w:r w:rsidR="00250EBC">
        <w:t>.</w:t>
      </w:r>
    </w:p>
    <w:p w14:paraId="00D102F5" w14:textId="4B2226F8" w:rsidR="00E405C9" w:rsidRDefault="00250EBC" w:rsidP="0026568A">
      <w:r>
        <w:t>Killer whales (</w:t>
      </w:r>
      <w:r w:rsidRPr="00D85BFE">
        <w:rPr>
          <w:i/>
          <w:iCs/>
        </w:rPr>
        <w:t>Orcinus orca</w:t>
      </w:r>
      <w:r>
        <w:t xml:space="preserve">) </w:t>
      </w:r>
      <w:r w:rsidR="008D65F3">
        <w:t xml:space="preserve">are found in all oceans of the </w:t>
      </w:r>
      <w:r w:rsidR="00EF6161">
        <w:t>world and</w:t>
      </w:r>
      <w:r w:rsidR="008D65F3">
        <w:t xml:space="preserve"> </w:t>
      </w:r>
      <w:r>
        <w:t xml:space="preserve">are arguably one of the best studied </w:t>
      </w:r>
      <w:r w:rsidR="00D85BFE">
        <w:t>cetacean species</w:t>
      </w:r>
      <w:r>
        <w:t>.</w:t>
      </w:r>
      <w:r w:rsidR="008D65F3">
        <w:t xml:space="preserve"> </w:t>
      </w:r>
      <w:r>
        <w:t xml:space="preserve"> </w:t>
      </w:r>
      <w:r w:rsidR="008D65F3" w:rsidRPr="00D85BFE">
        <w:t xml:space="preserve">Salish Sea and adjacent coastal waters, there are genetically and culturally distinct lineages of killer whales that overlap in distribution. </w:t>
      </w:r>
      <w:r w:rsidR="00D17D1C" w:rsidRPr="00D85BFE">
        <w:t>These lineages</w:t>
      </w:r>
      <w:r w:rsidR="00AE788D">
        <w:t xml:space="preserve"> presently include </w:t>
      </w:r>
      <w:r w:rsidR="00D85BFE">
        <w:t xml:space="preserve">three ecotypes are resident, transient </w:t>
      </w:r>
      <w:r w:rsidR="00AE788D">
        <w:t xml:space="preserve">or Biggs, </w:t>
      </w:r>
      <w:r w:rsidR="00D85BFE">
        <w:t>and offshore</w:t>
      </w:r>
      <w:r w:rsidR="00EE03EF">
        <w:t xml:space="preserve"> </w:t>
      </w:r>
      <w:r w:rsidR="0026568A">
        <w:fldChar w:fldCharType="begin"/>
      </w:r>
      <w:r w:rsidR="0061294A">
        <w:instrText xml:space="preserve"> ADDIN ZOTERO_ITEM CSL_CITATION {"citationID":"MqBprIze","properties":{"formattedCitation":"(Baird &amp; Stacey, 1988; Balcomb III &amp; Bigg, 1986; Ford et al., 1998)","plainCitation":"(Baird &amp; Stacey, 1988; Balcomb III &amp; Bigg, 1986;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26568A">
        <w:fldChar w:fldCharType="separate"/>
      </w:r>
      <w:r w:rsidR="0061294A" w:rsidRPr="0061294A">
        <w:rPr>
          <w:rFonts w:ascii="Calibri" w:hAnsi="Calibri" w:cs="Calibri"/>
        </w:rPr>
        <w:t>(Baird &amp; Stacey, 1988; Balcomb III &amp; Bigg, 1986; Ford et al., 1998)</w:t>
      </w:r>
      <w:r w:rsidR="0026568A">
        <w:fldChar w:fldCharType="end"/>
      </w:r>
      <w:r w:rsidR="0026568A">
        <w:t>.</w:t>
      </w:r>
      <w:r w:rsidR="00AE788D">
        <w:t xml:space="preserve"> For consistency, we refer to these </w:t>
      </w:r>
      <w:r w:rsidR="00C27E03">
        <w:t>lineages</w:t>
      </w:r>
      <w:r w:rsidR="00AE788D">
        <w:t xml:space="preserve"> as </w:t>
      </w:r>
      <w:r w:rsidR="00C27E03">
        <w:t>populations</w:t>
      </w:r>
      <w:r w:rsidR="00AE788D">
        <w:t xml:space="preserve"> but readers should note that the nomenclature and taxonomy are in flux </w:t>
      </w:r>
      <w:r w:rsidR="00AE788D">
        <w:fldChar w:fldCharType="begin"/>
      </w:r>
      <w:r w:rsidR="00AE788D">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AE788D">
        <w:fldChar w:fldCharType="separate"/>
      </w:r>
      <w:r w:rsidR="00AE788D" w:rsidRPr="00AE788D">
        <w:rPr>
          <w:rFonts w:ascii="Calibri" w:hAnsi="Calibri" w:cs="Calibri"/>
        </w:rPr>
        <w:t>(Morin et al., 2024)</w:t>
      </w:r>
      <w:r w:rsidR="00AE788D">
        <w:fldChar w:fldCharType="end"/>
      </w:r>
      <w:r w:rsidR="00AE788D">
        <w:t xml:space="preserve">. </w:t>
      </w:r>
      <w:r w:rsidR="00EE03EF">
        <w:t xml:space="preserve"> These populations are known to </w:t>
      </w:r>
      <w:r w:rsidR="00EF6161">
        <w:t>occupy the same regions</w:t>
      </w:r>
      <w:r w:rsidR="00EE03EF">
        <w:t xml:space="preserve"> but do not interbreed.</w:t>
      </w:r>
      <w:r w:rsidR="00D85BFE">
        <w:t xml:space="preserve"> Populations within the resident ecotype include</w:t>
      </w:r>
      <w:r>
        <w:t xml:space="preserve"> Southern </w:t>
      </w:r>
      <w:r w:rsidR="008D65F3">
        <w:t xml:space="preserve">Resident </w:t>
      </w:r>
      <w:r>
        <w:t>killer whale</w:t>
      </w:r>
      <w:r w:rsidR="008D65F3">
        <w:t xml:space="preserve"> (SRKW), Northern Resident killer whale</w:t>
      </w:r>
      <w:r>
        <w:t xml:space="preserve"> (</w:t>
      </w:r>
      <w:r w:rsidR="008D65F3">
        <w:t>NRKW</w:t>
      </w:r>
      <w:r w:rsidRPr="00D85BFE">
        <w:t xml:space="preserve">), </w:t>
      </w:r>
      <w:r w:rsidR="008D65F3" w:rsidRPr="00D85BFE">
        <w:t xml:space="preserve">West Coast Bigg's (Transient) </w:t>
      </w:r>
      <w:r>
        <w:t>killer whales</w:t>
      </w:r>
      <w:r w:rsidR="008D65F3">
        <w:t xml:space="preserve"> (Bigg’s)</w:t>
      </w:r>
      <w:r>
        <w:t xml:space="preserve">, and </w:t>
      </w:r>
      <w:r w:rsidR="008D65F3">
        <w:t xml:space="preserve">Offshore </w:t>
      </w:r>
      <w:r>
        <w:t>killer whales</w:t>
      </w:r>
      <w:r w:rsidR="008D65F3">
        <w:t xml:space="preserve"> (OKW)</w:t>
      </w:r>
      <w:r>
        <w:t xml:space="preserve">. </w:t>
      </w:r>
      <w:r w:rsidR="008D65F3" w:rsidRPr="00D85BFE">
        <w:t xml:space="preserve">Each killer whale population is ecologically specialized </w:t>
      </w:r>
      <w:r w:rsidR="008D65F3" w:rsidRPr="00D85BFE">
        <w:lastRenderedPageBreak/>
        <w:t xml:space="preserve">through their seasonal distributions, social structure, and </w:t>
      </w:r>
      <w:r w:rsidR="00D17D1C" w:rsidRPr="00D85BFE">
        <w:t>behavior</w:t>
      </w:r>
      <w:r w:rsidR="008D65F3" w:rsidRPr="00D85BFE">
        <w:t xml:space="preserve"> which may be a consequence of differences in their preferred prey. </w:t>
      </w:r>
      <w:r w:rsidR="00E405C9">
        <w:t xml:space="preserve">Southern and Northern </w:t>
      </w:r>
      <w:r w:rsidR="008D65F3">
        <w:t>R</w:t>
      </w:r>
      <w:r w:rsidR="00E405C9">
        <w:t xml:space="preserve">esident killer whales are obligate </w:t>
      </w:r>
      <w:r w:rsidR="008D65F3">
        <w:t xml:space="preserve">teleost </w:t>
      </w:r>
      <w:r w:rsidR="00E405C9">
        <w:t xml:space="preserve">fish </w:t>
      </w:r>
      <w:r w:rsidR="008D65F3">
        <w:t xml:space="preserve">consumers, West Coast </w:t>
      </w:r>
      <w:r w:rsidR="00E405C9">
        <w:t>Bigg</w:t>
      </w:r>
      <w:r w:rsidR="008D65F3">
        <w:t>’</w:t>
      </w:r>
      <w:r w:rsidR="00E405C9">
        <w:t>s killer whales feed exclusively on marine mammals</w:t>
      </w:r>
      <w:r w:rsidR="008D65F3">
        <w:t>,</w:t>
      </w:r>
      <w:r w:rsidR="00E405C9">
        <w:t xml:space="preserve"> and </w:t>
      </w:r>
      <w:r w:rsidR="008D65F3">
        <w:t xml:space="preserve">Offshore </w:t>
      </w:r>
      <w:r w:rsidR="00E405C9">
        <w:t xml:space="preserve">killer whales specialize on sharks. </w:t>
      </w:r>
      <w:r w:rsidR="008D65F3">
        <w:t>E</w:t>
      </w:r>
      <w:r>
        <w:t>ach</w:t>
      </w:r>
      <w:r w:rsidR="008D65F3">
        <w:t xml:space="preserve"> population</w:t>
      </w:r>
      <w:r>
        <w:t xml:space="preserve"> face</w:t>
      </w:r>
      <w:r w:rsidR="008D65F3">
        <w:t>s</w:t>
      </w:r>
      <w:r>
        <w:t xml:space="preserve"> different </w:t>
      </w:r>
      <w:r w:rsidR="008D65F3">
        <w:t xml:space="preserve">environmental </w:t>
      </w:r>
      <w:r>
        <w:t>stressors</w:t>
      </w:r>
      <w:r w:rsidR="008D65F3">
        <w:t xml:space="preserve">, with </w:t>
      </w:r>
      <w:r>
        <w:t xml:space="preserve">Southern Resident killer whales especially </w:t>
      </w:r>
      <w:r w:rsidR="008D65F3">
        <w:t xml:space="preserve">vulnerable to </w:t>
      </w:r>
      <w:r>
        <w:t>extinction due to lack of food, pollution in the</w:t>
      </w:r>
      <w:r w:rsidR="008D65F3">
        <w:t>ir</w:t>
      </w:r>
      <w:r>
        <w:t xml:space="preserve"> environment, and acoustic masking from transiting vessels which hinder their ability to find food. </w:t>
      </w:r>
      <w:r w:rsidR="00E405C9">
        <w:t xml:space="preserve">Presently there are 75 SRKWs </w:t>
      </w:r>
      <w:r w:rsidR="008D65F3">
        <w:t>left in the world. Due to these critically low numbers, t</w:t>
      </w:r>
      <w:r w:rsidR="00E405C9">
        <w:t xml:space="preserve">here are significant and </w:t>
      </w:r>
      <w:r w:rsidR="00E17060">
        <w:t xml:space="preserve">sustained efforts to improve the outcome for the SRKW population including habitat improvement and noise reduction efforts on both sides of the border. These efforts are based on critical habitat as determined by visual and acoustic detections of the population. Acoustic data are most valuable for times/locations where visual detections are not possible. </w:t>
      </w:r>
      <w:r w:rsidR="00E405C9">
        <w:t xml:space="preserve"> </w:t>
      </w:r>
    </w:p>
    <w:p w14:paraId="344E1807" w14:textId="5DA7DDF8" w:rsidR="000204BD" w:rsidRDefault="008D65F3" w:rsidP="000204BD">
      <w:r>
        <w:t xml:space="preserve">Killer whale occupancy </w:t>
      </w:r>
      <w:r w:rsidR="000204BD">
        <w:t>monitoring involves both visual and acoustic survey</w:t>
      </w:r>
      <w:r>
        <w:t>s</w:t>
      </w:r>
      <w:r w:rsidR="000204BD">
        <w:t xml:space="preserve">. While visual surveys are restricted to daylight </w:t>
      </w:r>
      <w:r w:rsidR="00590E54">
        <w:t>hours</w:t>
      </w:r>
      <w:r w:rsidR="000204BD">
        <w:t xml:space="preserve">, acoustic surveys collect data continuously and </w:t>
      </w:r>
      <w:r>
        <w:t xml:space="preserve">in </w:t>
      </w:r>
      <w:r w:rsidR="000204BD">
        <w:t xml:space="preserve">areas inaccessible to visual observers. Acoustic surveys, however, generate large volumes of data which require automated processing </w:t>
      </w:r>
      <w:r w:rsidR="00C27E03">
        <w:t>to</w:t>
      </w:r>
      <w:r w:rsidR="000204BD">
        <w:t xml:space="preserve"> </w:t>
      </w:r>
      <w:r w:rsidR="00C27E03">
        <w:t>produce results within reasonable timeframes</w:t>
      </w:r>
      <w:r w:rsidR="000204BD">
        <w:t xml:space="preserve">. </w:t>
      </w:r>
      <w:r w:rsidR="008671E3">
        <w:t>A variety of generalized detection algorithms</w:t>
      </w:r>
      <w:r w:rsidR="00C27E03">
        <w:t xml:space="preserve"> </w:t>
      </w:r>
      <w:r w:rsidR="00C27E03">
        <w:fldChar w:fldCharType="begin"/>
      </w:r>
      <w:r w:rsidR="00C27E03">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rsidR="00C27E03">
        <w:fldChar w:fldCharType="separate"/>
      </w:r>
      <w:r w:rsidR="00C27E03" w:rsidRPr="00C27E03">
        <w:rPr>
          <w:rFonts w:ascii="Calibri" w:hAnsi="Calibri" w:cs="Calibri"/>
        </w:rPr>
        <w:t>(Gillespie et al., 2013; Helble et al., 2012)</w:t>
      </w:r>
      <w:r w:rsidR="00C27E03">
        <w:fldChar w:fldCharType="end"/>
      </w:r>
      <w:r w:rsidR="008671E3">
        <w:t xml:space="preserve"> are available</w:t>
      </w:r>
      <w:r w:rsidR="00C27E03">
        <w:t xml:space="preserve"> that work reasonably well on killer whale calls and at least one neural network based </w:t>
      </w:r>
      <w:r w:rsidR="008671E3">
        <w:t>killer whale detector</w:t>
      </w:r>
      <w:r w:rsidR="00C27E03">
        <w:t xml:space="preserve"> has been published</w:t>
      </w:r>
      <w:r w:rsidR="008671E3">
        <w:t xml:space="preserve"> </w:t>
      </w:r>
      <w:r w:rsidR="0026568A">
        <w:fldChar w:fldCharType="begin"/>
      </w:r>
      <w:r w:rsidR="0061294A">
        <w:instrText xml:space="preserve"> ADDIN ZOTERO_ITEM CSL_CITATION {"citationID":"V9h2PqEo","properties":{"formattedCitation":"(Kirsebom et al., 2022)","plainCitation":"(Kirsebom et al., 2022)","noteIndex":0},"citationItems":[{"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rsidR="0026568A">
        <w:fldChar w:fldCharType="separate"/>
      </w:r>
      <w:r w:rsidR="0061294A" w:rsidRPr="0061294A">
        <w:rPr>
          <w:rFonts w:ascii="Calibri" w:hAnsi="Calibri" w:cs="Calibri"/>
        </w:rPr>
        <w:t>(Kirsebom et al., 2022)</w:t>
      </w:r>
      <w:r w:rsidR="0026568A">
        <w:fldChar w:fldCharType="end"/>
      </w:r>
      <w:r w:rsidR="008671E3">
        <w:t xml:space="preserve">. </w:t>
      </w:r>
      <w:r w:rsidR="000204BD">
        <w:t xml:space="preserve">Several groups have independently been working to build Killer whale detection and classification algorithms but there is a need to combine efforts </w:t>
      </w:r>
      <w:r w:rsidR="00C27E03">
        <w:t>to</w:t>
      </w:r>
      <w:r w:rsidR="000204BD">
        <w:t xml:space="preserve"> build an ecologically representative dataset.</w:t>
      </w:r>
    </w:p>
    <w:p w14:paraId="36E1BB4F" w14:textId="598291BD" w:rsidR="006E66E8" w:rsidRDefault="008D65F3" w:rsidP="00E57C88">
      <w:r>
        <w:t xml:space="preserve">Each of the four populations of killer whale has a distinct </w:t>
      </w:r>
      <w:r w:rsidRPr="008D65F3">
        <w:t>vocal dialect</w:t>
      </w:r>
      <w:r>
        <w:t xml:space="preserve"> or</w:t>
      </w:r>
      <w:r w:rsidRPr="008D65F3">
        <w:t xml:space="preserve"> repertoire of stereotyped </w:t>
      </w:r>
      <w:r>
        <w:t xml:space="preserve">sounds that are </w:t>
      </w:r>
      <w:r w:rsidRPr="008D65F3">
        <w:t xml:space="preserve">unique </w:t>
      </w:r>
      <w:r>
        <w:t xml:space="preserve">to their population, but can be broadly grouped </w:t>
      </w:r>
      <w:r w:rsidR="00C12469">
        <w:t>three broad categories,</w:t>
      </w:r>
      <w:r w:rsidR="00E405C9">
        <w:t xml:space="preserve"> echolocation clicks, whistles, and pulsed calls. </w:t>
      </w:r>
      <w:r w:rsidR="00C12469">
        <w:t xml:space="preserve">Echolocation clicks are broadband impulsive sounds with </w:t>
      </w:r>
      <w:proofErr w:type="gramStart"/>
      <w:r w:rsidR="00C12469">
        <w:t>the majority of</w:t>
      </w:r>
      <w:proofErr w:type="gramEnd"/>
      <w:r w:rsidR="00C12469">
        <w:t xml:space="preserve"> the energy between </w:t>
      </w:r>
      <w:r w:rsidR="00E405C9">
        <w:t>20</w:t>
      </w:r>
      <w:r w:rsidR="00C12469">
        <w:t xml:space="preserve"> and</w:t>
      </w:r>
      <w:r w:rsidR="00E405C9">
        <w:t xml:space="preserve"> 100</w:t>
      </w:r>
      <w:r w:rsidR="00C12469">
        <w:t xml:space="preserve"> </w:t>
      </w:r>
      <w:r w:rsidR="00427D7A">
        <w:t>kHz</w:t>
      </w:r>
      <w:r w:rsidR="00C12469">
        <w:t>.</w:t>
      </w:r>
      <w:r w:rsidR="00E405C9" w:rsidRPr="00E405C9">
        <w:t xml:space="preserve"> </w:t>
      </w:r>
      <w:r w:rsidR="00E405C9">
        <w:t>W</w:t>
      </w:r>
      <w:r w:rsidR="00E405C9" w:rsidRPr="00E405C9">
        <w:t>histles are tonal</w:t>
      </w:r>
      <w:r w:rsidR="00E405C9">
        <w:t xml:space="preserve"> calls </w:t>
      </w:r>
      <w:r w:rsidR="00E405C9" w:rsidRPr="00E405C9">
        <w:t xml:space="preserve">typically used for social communication among individuals within a pod. These whistles have a broad frequency range, generally spanning from 0.5 to 25 kHz, and are </w:t>
      </w:r>
      <w:r w:rsidR="00E405C9">
        <w:t>involved</w:t>
      </w:r>
      <w:r w:rsidR="00E405C9" w:rsidRPr="00E405C9">
        <w:t xml:space="preserve"> in coordinating movements</w:t>
      </w:r>
      <w:r w:rsidR="00E405C9">
        <w:t xml:space="preserve"> and</w:t>
      </w:r>
      <w:r w:rsidR="00E405C9" w:rsidRPr="00E405C9">
        <w:t xml:space="preserve"> maintaining group cohesion.</w:t>
      </w:r>
      <w:r w:rsidR="00C12469">
        <w:t xml:space="preserve"> </w:t>
      </w:r>
      <w:r w:rsidR="00E405C9">
        <w:t>P</w:t>
      </w:r>
      <w:r w:rsidR="00C12469" w:rsidRPr="00C12469">
        <w:t>ulsed calls are distinct, complex vocalizations characterized by a series of discrete, pulsed sounds varying in frequency and amplitude. Unlike echolocation clicks and whistles, these calls are primarily used for social communication within pods, serving functions in group coordination, individual identification, and conveying social and behavioral cues.</w:t>
      </w:r>
      <w:r>
        <w:t xml:space="preserve"> These broad sound classes contribute to the distinct vocal repertoires associated with different whale social groups and form the motivation for harnessing the power of modern classification methodologies to make the most of acoustic surveys both in archived or near real-time settings. </w:t>
      </w:r>
    </w:p>
    <w:p w14:paraId="6019E797" w14:textId="55E41D53" w:rsidR="006E66E8" w:rsidRPr="00D17D1C" w:rsidRDefault="006E66E8" w:rsidP="00E57C88">
      <w:r>
        <w:t xml:space="preserve">These data </w:t>
      </w:r>
      <w:r w:rsidR="00C76441">
        <w:t xml:space="preserve">were </w:t>
      </w:r>
      <w:r>
        <w:t xml:space="preserve">principally being </w:t>
      </w:r>
      <w:r w:rsidR="00C76441">
        <w:t>compiled as a challenge dataset</w:t>
      </w:r>
      <w:r>
        <w:t xml:space="preserve"> for the 2026 </w:t>
      </w:r>
      <w:r w:rsidR="00C76441">
        <w:t>conference and workshop on the Detection</w:t>
      </w:r>
      <w:r>
        <w:t xml:space="preserve"> Classification</w:t>
      </w:r>
      <w:r w:rsidR="00C76441">
        <w:t xml:space="preserve">, Localization, and Density Estimation of marine mammals using Passive Acoustics (DCLDE). The goal of this workshop dataset is to encourage researchers to build tools for detecting killer whales in the large datasets and, where possible, classify the calls to ecotype. The following sections describe the methods for collecting and collating each of the datasets that have been provided by the collaborators. </w:t>
      </w:r>
    </w:p>
    <w:p w14:paraId="64DF77A5" w14:textId="6BFDF0B8" w:rsidR="00E57C88" w:rsidRDefault="00E57C88" w:rsidP="002153FF"/>
    <w:p w14:paraId="1FCE4A0C" w14:textId="5FB52347" w:rsidR="002153FF" w:rsidRDefault="002153FF">
      <w:pPr>
        <w:pStyle w:val="Heading1"/>
      </w:pPr>
      <w:r>
        <w:lastRenderedPageBreak/>
        <w:t>Methods</w:t>
      </w:r>
    </w:p>
    <w:p w14:paraId="21A2F944" w14:textId="77777777" w:rsidR="002E6980" w:rsidRPr="002E6980" w:rsidRDefault="002E6980" w:rsidP="002E6980"/>
    <w:p w14:paraId="6B7899BC" w14:textId="6F7E69E9" w:rsidR="00EE183D" w:rsidRDefault="002E6980" w:rsidP="002E6980">
      <w:r>
        <w:t xml:space="preserve">Machine learning models are only as good as the data used to train them. For acoustic ecology, data used to train the algorithm must be representative of the animals’ repertoire </w:t>
      </w:r>
      <w:r w:rsidR="0026568A">
        <w:t>to</w:t>
      </w:r>
      <w:r>
        <w:t xml:space="preserve"> be effective</w:t>
      </w:r>
      <w:r w:rsidR="002020F5">
        <w:t xml:space="preserve"> </w:t>
      </w:r>
      <w:r w:rsidR="0026568A">
        <w:fldChar w:fldCharType="begin"/>
      </w:r>
      <w:r w:rsidR="0061294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26568A">
        <w:fldChar w:fldCharType="separate"/>
      </w:r>
      <w:r w:rsidR="0061294A" w:rsidRPr="0061294A">
        <w:rPr>
          <w:rFonts w:ascii="Calibri" w:hAnsi="Calibri" w:cs="Calibri"/>
        </w:rPr>
        <w:t>(Shiu et al., 2020)</w:t>
      </w:r>
      <w:r w:rsidR="0026568A">
        <w:fldChar w:fldCharType="end"/>
      </w:r>
      <w:r>
        <w:t xml:space="preserve">. Furthermore, many machine learning applications in conservation are targeted at longitudinal, or backwards looking studies </w:t>
      </w:r>
      <w:proofErr w:type="gramStart"/>
      <w:r>
        <w:t>in order to</w:t>
      </w:r>
      <w:proofErr w:type="gramEnd"/>
      <w:r>
        <w:t xml:space="preserve"> assess changes on the scale of years or decades. In species capable of cultural adaptation of their repertoires including humpback and killer whales, data for machine learning algorithms must represent signals that were previously heard in the environment (e.g. antiquated song, and killer whale calls from now diseased animals). </w:t>
      </w:r>
      <w:r w:rsidR="00EE183D">
        <w:t xml:space="preserve">Furthermore, environmental factors including but not limited to background noise, instrument parameters, sound propagation conditions can all influence how robust a detection and classification algorithm </w:t>
      </w:r>
      <w:proofErr w:type="gramStart"/>
      <w:r w:rsidR="00EE183D">
        <w:t>is</w:t>
      </w:r>
      <w:proofErr w:type="gramEnd"/>
      <w:r w:rsidR="00EE183D">
        <w:t xml:space="preserve">. </w:t>
      </w:r>
    </w:p>
    <w:p w14:paraId="35176AD5" w14:textId="77777777" w:rsidR="00D2087C" w:rsidRDefault="002E6980" w:rsidP="00D2087C">
      <w:r>
        <w:t>We refer to the ideal dataset as “ecologically representative”</w:t>
      </w:r>
      <w:r w:rsidR="00EE183D">
        <w:t xml:space="preserve"> indicating</w:t>
      </w:r>
      <w:r>
        <w:t xml:space="preserve"> that annotated audio signals encompass the range breadth of the target species </w:t>
      </w:r>
      <w:r w:rsidR="00EE183D">
        <w:t xml:space="preserve">repertoire. The dataset must also contain recordings from a variety of </w:t>
      </w:r>
      <w:proofErr w:type="gramStart"/>
      <w:r w:rsidR="00EE183D">
        <w:t>locations, and</w:t>
      </w:r>
      <w:proofErr w:type="gramEnd"/>
      <w:r w:rsidR="00EE183D">
        <w:t xml:space="preserve"> recording conditions. Equally as important, the detection and classification algorithm must be able to discriminate between target sounds and those by other animals in the survey area. Notably, this includes humpback whales. </w:t>
      </w:r>
      <w:r>
        <w:t xml:space="preserve"> </w:t>
      </w:r>
      <w:r w:rsidR="00EE183D">
        <w:t xml:space="preserve">Anthropogenic sounds, and other odontocetes can also be easily confused with the acoustic signals of killer whales and examples of these should be in the final dataset. </w:t>
      </w:r>
    </w:p>
    <w:p w14:paraId="5C123F58" w14:textId="04C1247F" w:rsidR="002E6980" w:rsidRDefault="00D2087C" w:rsidP="002E6980">
      <w:r>
        <w:t>The goal of this dataset is to facilitate the construction and evaluation of detectors that are capable of 1) discriminating killer whale calls from other acoustically similar species and 2) determine the which ecotype, or species, of killer whale are present as conservation status and regulations vary between each.  There are a few challenges in doing so. First, data donated to this effort were amassed from several independent projects each with different goals, using different methods, and annotated to different levels. For example, some DFO and JASCO/VFPA audio were all processed with energy detectors and analysts validated each detection. Other efforts focused on annotating all signals of interest in a small subset of data, such as the Scripps files. Second</w:t>
      </w:r>
      <w:r w:rsidRPr="00977016">
        <w:t xml:space="preserve"> </w:t>
      </w:r>
      <w:r>
        <w:t>it is not always possible for even expert analysts to discriminate between killer whale and other species in the frequency range, notably pacific white-sided dolphins and humpback whales. Within killer whale acoustics it is also possible to discriminate between ecotypes, clans, and even individuals. However, the resolution varies. Often, it is possible to discriminate ecotypes if numerous calls are detected within an encounter. In some instances, it’s possible to determine matriline or individual identification. However, it’s also as likely that no ecotype specific information is present within the acoustic encounter.  Thus, the annotation scheme should retain classification uncertainty where present.</w:t>
      </w:r>
    </w:p>
    <w:p w14:paraId="13F88AD9" w14:textId="46A360B0" w:rsidR="00EC15A0" w:rsidRDefault="00EE183D" w:rsidP="00C06113">
      <w:r>
        <w:t xml:space="preserve">Building such a dataset is challenging and often cost prohibitive for a single organization. Thus, in this effort we have combined smaller annotated datasets from multiple commercial, non-commercial, and governmental organizations </w:t>
      </w:r>
      <w:r w:rsidR="0026568A">
        <w:t>to</w:t>
      </w:r>
      <w:r>
        <w:t xml:space="preserve"> build a an ecologically representative annotation dataset</w:t>
      </w:r>
      <w:r w:rsidR="00C06113">
        <w:t xml:space="preserve">. </w:t>
      </w:r>
      <w:r w:rsidR="0088680E">
        <w:t xml:space="preserve">Much of the annotation effort was provided through the Humans and Algorithms Listening for Orcas (HALLO) project which used a standardized annotation procedure included in supplemental information 1. The following sections provide detailed information on the 1) Deployment 2) Processing and 4) Annotation procedure for each of the projects. Metadata, where available, is outlined in </w:t>
      </w:r>
      <w:r w:rsidR="0088680E">
        <w:fldChar w:fldCharType="begin"/>
      </w:r>
      <w:r w:rsidR="0088680E">
        <w:instrText xml:space="preserve"> REF _Ref160180346 \h </w:instrText>
      </w:r>
      <w:r w:rsidR="0088680E">
        <w:fldChar w:fldCharType="separate"/>
      </w:r>
      <w:r w:rsidR="0088680E">
        <w:t xml:space="preserve">Table </w:t>
      </w:r>
      <w:r w:rsidR="0088680E">
        <w:rPr>
          <w:noProof/>
        </w:rPr>
        <w:t>2</w:t>
      </w:r>
      <w:r w:rsidR="0088680E">
        <w:fldChar w:fldCharType="end"/>
      </w:r>
      <w:r w:rsidR="0088680E">
        <w:t>.</w:t>
      </w:r>
    </w:p>
    <w:p w14:paraId="717A57B4" w14:textId="77777777" w:rsidR="00C02C15" w:rsidRPr="002E6980" w:rsidRDefault="00C02C15" w:rsidP="002153FF">
      <w:pPr>
        <w:rPr>
          <w:b/>
          <w:bCs/>
        </w:rPr>
      </w:pPr>
    </w:p>
    <w:p w14:paraId="2EA46D79" w14:textId="276AA1FD" w:rsidR="006D74B9" w:rsidRDefault="00F865D4" w:rsidP="006D74B9">
      <w:pPr>
        <w:pStyle w:val="Heading2"/>
      </w:pPr>
      <w:r>
        <w:lastRenderedPageBreak/>
        <w:t>Data Records</w:t>
      </w:r>
    </w:p>
    <w:p w14:paraId="7508935F" w14:textId="77777777" w:rsidR="006D74B9" w:rsidRDefault="006D74B9" w:rsidP="006D74B9"/>
    <w:p w14:paraId="2EDAB165" w14:textId="7BF06C50" w:rsidR="00A966D6" w:rsidRDefault="00427D7A" w:rsidP="006D74B9">
      <w:r>
        <w:t>The overall challenge dataset contains audio and annotations provided by a collaboration of businesses, not-for-profits and governmental organizations</w:t>
      </w:r>
      <w:r w:rsidR="00B31365">
        <w:t xml:space="preserve"> (</w:t>
      </w:r>
      <w:r w:rsidR="00B31365">
        <w:fldChar w:fldCharType="begin"/>
      </w:r>
      <w:r w:rsidR="00B31365">
        <w:instrText xml:space="preserve"> REF _Ref160180346 \h </w:instrText>
      </w:r>
      <w:r w:rsidR="00B31365">
        <w:fldChar w:fldCharType="separate"/>
      </w:r>
      <w:r w:rsidR="008671E3">
        <w:t xml:space="preserve">Table </w:t>
      </w:r>
      <w:r w:rsidR="008671E3">
        <w:rPr>
          <w:noProof/>
        </w:rPr>
        <w:t>2</w:t>
      </w:r>
      <w:r w:rsidR="00B31365">
        <w:fldChar w:fldCharType="end"/>
      </w:r>
      <w:r w:rsidR="00B31365">
        <w:t>).</w:t>
      </w:r>
      <w:r>
        <w:t xml:space="preserve"> </w:t>
      </w:r>
      <w:r w:rsidR="00B72365">
        <w:t xml:space="preserve">These </w:t>
      </w:r>
      <w:r>
        <w:t>includ</w:t>
      </w:r>
      <w:r w:rsidR="00B72365">
        <w:t>e</w:t>
      </w:r>
      <w:r>
        <w:t xml:space="preserve"> </w:t>
      </w:r>
      <w:r w:rsidR="00023FBD">
        <w:t>Orcasound</w:t>
      </w:r>
      <w:r>
        <w:t xml:space="preserve">, Ocean Networks Canada (ONC), the Canadian Department of Fisheries and Oceans (DFO), JASCO Applied Sciences (JASCO) and Malahat First Nations, and </w:t>
      </w:r>
      <w:r w:rsidRPr="00693F59">
        <w:t>Saturna Island Marine Research &amp; Education Society</w:t>
      </w:r>
      <w:r>
        <w:t xml:space="preserve"> (SIMRES). Data were collected using a variety of instruments deployed in the Pacific Northwest including AAMRs (</w:t>
      </w:r>
      <w:hyperlink r:id="rId8" w:history="1">
        <w:r w:rsidRPr="00A61BCC">
          <w:rPr>
            <w:rStyle w:val="Hyperlink"/>
          </w:rPr>
          <w:t>https://www.jasco.com</w:t>
        </w:r>
      </w:hyperlink>
      <w:r>
        <w:t xml:space="preserve">), Ocean Sonics </w:t>
      </w:r>
      <w:proofErr w:type="spellStart"/>
      <w:r>
        <w:t>icListen</w:t>
      </w:r>
      <w:proofErr w:type="spellEnd"/>
      <w:r w:rsidR="00D2087C">
        <w:t xml:space="preserve"> hydrophones</w:t>
      </w:r>
      <w:r w:rsidR="0026568A">
        <w:t xml:space="preserve"> (</w:t>
      </w:r>
      <w:r w:rsidR="0026568A" w:rsidRPr="0026568A">
        <w:t>https://oceansonics.com/products/iclisten-sj9/</w:t>
      </w:r>
      <w:r w:rsidR="0026568A">
        <w:t>)</w:t>
      </w:r>
      <w:r>
        <w:t>, and Ocean Instruments soundtrap recorders</w:t>
      </w:r>
      <w:r w:rsidR="0026568A">
        <w:t xml:space="preserve"> (</w:t>
      </w:r>
      <w:hyperlink r:id="rId9" w:history="1">
        <w:r w:rsidR="0026568A" w:rsidRPr="007F489E">
          <w:rPr>
            <w:rStyle w:val="Hyperlink"/>
          </w:rPr>
          <w:t>https://www.oceaninstruments.co.nz/</w:t>
        </w:r>
      </w:hyperlink>
      <w:r w:rsidR="0026568A">
        <w:t>), and</w:t>
      </w:r>
      <w:r>
        <w:t xml:space="preserve"> in depths ranging from 8-253m. Data coverage varied, as time and funding allowed</w:t>
      </w:r>
      <w:r w:rsidR="00693F59">
        <w:t xml:space="preserve"> but covered a </w:t>
      </w:r>
      <w:r w:rsidR="005C02A9">
        <w:t>9-year</w:t>
      </w:r>
      <w:r w:rsidR="00693F59">
        <w:t xml:space="preserve"> period between May 2013 and June 2022</w:t>
      </w:r>
      <w:r w:rsidR="005C02A9">
        <w:t>.</w:t>
      </w:r>
      <w:r w:rsidR="00693F59">
        <w:t xml:space="preserve"> </w:t>
      </w:r>
      <w:r w:rsidR="005C02A9">
        <w:t>Deployment, processing, and annotation details for each dataset are provided in the following sections.</w:t>
      </w:r>
    </w:p>
    <w:p w14:paraId="66F67085" w14:textId="70DE9803" w:rsidR="00A966D6" w:rsidRDefault="00977016" w:rsidP="00D2087C">
      <w:r>
        <w:t xml:space="preserve">To address </w:t>
      </w:r>
      <w:r w:rsidR="0088680E">
        <w:t>consistency</w:t>
      </w:r>
      <w:r>
        <w:t xml:space="preserve"> issues</w:t>
      </w:r>
      <w:r w:rsidR="00D2087C">
        <w:t xml:space="preserve"> across multiple annotation schemes and annotators we take a two-step approach. First, we provide the raw annotations with explanations from each organization regarding how the data were processed. The original annotations often contain considerable information that is beyond the scope of the challenge including a variety of different labels for biologic and anthropogenic sounds and finer resolution on killer whale calls (e.g. matriline or call type). These annotations details should be of interest to those knowledgeable in the field of killer whale acoustics. We also provide a collated dataset across all providers and deployment locations to get detection and classification algorithms running quickly. The</w:t>
      </w:r>
      <w:r w:rsidR="0060100C">
        <w:t xml:space="preserve"> collated </w:t>
      </w:r>
      <w:r w:rsidR="0052591A">
        <w:t>annotation table</w:t>
      </w:r>
      <w:r>
        <w:t xml:space="preserve"> </w:t>
      </w:r>
      <w:r w:rsidR="00292CF0">
        <w:t>(Annotations.csv)</w:t>
      </w:r>
      <w:r>
        <w:t xml:space="preserve"> </w:t>
      </w:r>
      <w:r w:rsidR="0060100C">
        <w:t xml:space="preserve">includes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rsidR="00292CF0">
        <w:t xml:space="preserve"> </w:t>
      </w:r>
      <w:r w:rsidR="00D2087C">
        <w:t xml:space="preserve">Finally, we include the code used to homogenize the datasets that </w:t>
      </w:r>
      <w:proofErr w:type="gramStart"/>
      <w:r w:rsidR="00D2087C">
        <w:t>produces</w:t>
      </w:r>
      <w:proofErr w:type="gramEnd"/>
      <w:r w:rsidR="00D2087C">
        <w:t xml:space="preserve"> the Annoations.csv file.</w:t>
      </w:r>
      <w:r w:rsidR="0060100C">
        <w:t xml:space="preserve"> </w:t>
      </w:r>
    </w:p>
    <w:p w14:paraId="61182AB7" w14:textId="77777777" w:rsidR="006D74B9" w:rsidRPr="00395AFA" w:rsidRDefault="006D74B9" w:rsidP="006D74B9"/>
    <w:p w14:paraId="1AC34DCC" w14:textId="6A6B5D14" w:rsidR="00023FBD" w:rsidRDefault="00023FBD" w:rsidP="008576B5">
      <w:pPr>
        <w:pStyle w:val="Heading3"/>
      </w:pPr>
      <w:proofErr w:type="spellStart"/>
      <w:r>
        <w:t>Orcasound</w:t>
      </w:r>
      <w:proofErr w:type="spellEnd"/>
    </w:p>
    <w:p w14:paraId="042DBBBC" w14:textId="77777777" w:rsidR="008576B5" w:rsidRDefault="008576B5" w:rsidP="00CC57DD"/>
    <w:p w14:paraId="0E327C2F" w14:textId="1155B969" w:rsidR="00023FBD" w:rsidRPr="00E3379A" w:rsidRDefault="00C4761B" w:rsidP="00CC57DD">
      <w:proofErr w:type="spellStart"/>
      <w:r>
        <w:t>Orcasound</w:t>
      </w:r>
      <w:proofErr w:type="spellEnd"/>
      <w:r>
        <w:t xml:space="preserve"> is a cooperative hydrophone network and an </w:t>
      </w:r>
      <w:r w:rsidR="006A063C">
        <w:t>open-source</w:t>
      </w:r>
      <w:r>
        <w:t xml:space="preserve"> software &amp; hardware project. </w:t>
      </w:r>
      <w:proofErr w:type="spellStart"/>
      <w:r w:rsidR="006A063C">
        <w:t>Orcasound</w:t>
      </w:r>
      <w:proofErr w:type="spellEnd"/>
      <w:r w:rsidR="006A063C">
        <w:t xml:space="preserve"> audio and annotations </w:t>
      </w:r>
      <w:r w:rsidR="00023FBD" w:rsidRPr="00023FBD">
        <w:t>were compiled from multiple recording efforts spanning from 2017 to 2020. This public dataset includes nine labeling efforts with the '</w:t>
      </w:r>
      <w:proofErr w:type="spellStart"/>
      <w:r w:rsidR="00023FBD" w:rsidRPr="00023FBD">
        <w:t>Pod.Cast</w:t>
      </w:r>
      <w:proofErr w:type="spellEnd"/>
      <w:r w:rsidR="00023FBD" w:rsidRPr="00023FBD">
        <w:t xml:space="preserve">' annotation tool, an </w:t>
      </w:r>
      <w:r w:rsidR="0026568A" w:rsidRPr="00023FBD">
        <w:t>open-source</w:t>
      </w:r>
      <w:r w:rsidR="00023FBD" w:rsidRPr="00023FBD">
        <w:t xml:space="preserve"> web app developed by Microsoft Hackathon volunteers to efficiently analyze audio data to detect the presence of killer whale calls</w:t>
      </w:r>
      <w:r w:rsidR="00023FBD">
        <w:t xml:space="preserve"> (</w:t>
      </w:r>
      <w:r w:rsidR="00023FBD" w:rsidRPr="00023FBD">
        <w:t>https://ai4orcas.net/portfolio/pod-cast-annotation-system/</w:t>
      </w:r>
      <w:r w:rsidR="00023FBD">
        <w:t>)</w:t>
      </w:r>
      <w:r w:rsidR="00023FBD" w:rsidRPr="00023FBD">
        <w:t xml:space="preserve">. </w:t>
      </w:r>
      <w:proofErr w:type="spellStart"/>
      <w:r w:rsidR="00B07519">
        <w:t>Origional</w:t>
      </w:r>
      <w:proofErr w:type="spellEnd"/>
      <w:r w:rsidR="00023FBD" w:rsidRPr="00023FBD">
        <w:t xml:space="preserve"> audio recordings and annotations are accessible via </w:t>
      </w:r>
      <w:proofErr w:type="spellStart"/>
      <w:r w:rsidR="00023FBD" w:rsidRPr="00023FBD">
        <w:t>Orcasound's</w:t>
      </w:r>
      <w:proofErr w:type="spellEnd"/>
      <w:r w:rsidR="00023FBD" w:rsidRPr="00023FBD">
        <w:t xml:space="preserve"> open labeled data bucket. The dataset is organized into annotation rounds that </w:t>
      </w:r>
      <w:proofErr w:type="gramStart"/>
      <w:r w:rsidR="00023FBD" w:rsidRPr="00023FBD">
        <w:t>used</w:t>
      </w:r>
      <w:proofErr w:type="gramEnd"/>
      <w:r w:rsidR="00023FBD" w:rsidRPr="00023FBD">
        <w:t xml:space="preserve"> audio data from various Orcasound locations with a range of SRKW call signal</w:t>
      </w:r>
      <w:r w:rsidR="00DB6F6D">
        <w:t xml:space="preserve"> to </w:t>
      </w:r>
      <w:r w:rsidR="00023FBD" w:rsidRPr="00023FBD">
        <w:t xml:space="preserve">noise </w:t>
      </w:r>
      <w:r w:rsidR="00DB6F6D">
        <w:t xml:space="preserve">ratios and </w:t>
      </w:r>
      <w:r w:rsidR="00023FBD" w:rsidRPr="00023FBD">
        <w:t>background noise characteristics.</w:t>
      </w:r>
      <w:r w:rsidR="006E08B0">
        <w:t xml:space="preserve"> Full details of </w:t>
      </w:r>
      <w:proofErr w:type="spellStart"/>
      <w:r w:rsidR="006E08B0">
        <w:t>orcasound</w:t>
      </w:r>
      <w:proofErr w:type="spellEnd"/>
      <w:r w:rsidR="006E08B0">
        <w:t xml:space="preserve"> data are available on the </w:t>
      </w:r>
      <w:proofErr w:type="spellStart"/>
      <w:r w:rsidR="006E08B0">
        <w:t>gitub</w:t>
      </w:r>
      <w:proofErr w:type="spellEnd"/>
      <w:r w:rsidR="006E08B0">
        <w:t xml:space="preserve"> account for these projects </w:t>
      </w:r>
      <w:r w:rsidR="006E08B0">
        <w:fldChar w:fldCharType="begin"/>
      </w:r>
      <w:r w:rsidR="006E08B0">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rsidR="006E08B0">
        <w:fldChar w:fldCharType="separate"/>
      </w:r>
      <w:r w:rsidR="006E08B0" w:rsidRPr="006E08B0">
        <w:rPr>
          <w:rFonts w:ascii="Calibri" w:hAnsi="Calibri" w:cs="Calibri"/>
        </w:rPr>
        <w:t>(</w:t>
      </w:r>
      <w:r w:rsidR="006E08B0" w:rsidRPr="006E08B0">
        <w:rPr>
          <w:rFonts w:ascii="Calibri" w:hAnsi="Calibri" w:cs="Calibri"/>
          <w:i/>
          <w:iCs/>
        </w:rPr>
        <w:t>Orcasound</w:t>
      </w:r>
      <w:r w:rsidR="006E08B0" w:rsidRPr="006E08B0">
        <w:rPr>
          <w:rFonts w:ascii="Calibri" w:hAnsi="Calibri" w:cs="Calibri"/>
        </w:rPr>
        <w:t>, n.d.)</w:t>
      </w:r>
      <w:r w:rsidR="006E08B0">
        <w:fldChar w:fldCharType="end"/>
      </w:r>
    </w:p>
    <w:p w14:paraId="21FBC2DC" w14:textId="4FEB0524" w:rsidR="00CC57DD" w:rsidRDefault="00CC57DD" w:rsidP="00CC57DD">
      <w:pPr>
        <w:rPr>
          <w:b/>
          <w:bCs/>
        </w:rPr>
      </w:pPr>
      <w:r>
        <w:rPr>
          <w:b/>
          <w:bCs/>
        </w:rPr>
        <w:t>Deployment</w:t>
      </w:r>
    </w:p>
    <w:p w14:paraId="6CB250E9" w14:textId="1E345980" w:rsidR="00023FBD" w:rsidRDefault="00023FBD" w:rsidP="00CC57DD">
      <w:r w:rsidRPr="00023FBD">
        <w:t xml:space="preserve">The Orcasound data were gathered from three sites in Washington State, USA: the Orcasound Lab on San Juan Island (Haro Strait), Bush Point on Whidbey Island, and Port Townsend (the latter two within Admiralty Inlet). At each location, low-cost hydrophones were deployed: LabCore-40 or CRT26-08 elements were utilized in Admiralty Inlet, whereas Orcasound Lab tested a wide variety of elements, including HTI 99-MIN, Aquarian AS-1, and ITC1032 models. These hydrophones were deployed in </w:t>
      </w:r>
      <w:r w:rsidRPr="00023FBD">
        <w:lastRenderedPageBreak/>
        <w:t>shallow waters (less than 10 meters at low tide) using bespoke, affordable live-streaming equipment (Raspberry Pi with the Pisound ADC HAT [</w:t>
      </w:r>
      <w:proofErr w:type="gramStart"/>
      <w:r w:rsidRPr="00023FBD">
        <w:t>24 bit</w:t>
      </w:r>
      <w:proofErr w:type="gramEnd"/>
      <w:r w:rsidRPr="00023FBD">
        <w:t xml:space="preserve">, stereo, max 192 kHz]) and the </w:t>
      </w:r>
      <w:proofErr w:type="spellStart"/>
      <w:r w:rsidRPr="00023FBD">
        <w:t>orcanode</w:t>
      </w:r>
      <w:proofErr w:type="spellEnd"/>
      <w:r w:rsidRPr="00023FBD">
        <w:t xml:space="preserve"> open source code that generates compressed, lossy audio segments in HLS format and uploads it to an open S3 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t>Processing</w:t>
      </w:r>
    </w:p>
    <w:p w14:paraId="248A5F12" w14:textId="1550A257" w:rsidR="008C22A6" w:rsidRDefault="00DB6F6D" w:rsidP="006E08B0">
      <w:r>
        <w:t xml:space="preserve">Audio data were collected in a variety of formats and at multiple sample rates. </w:t>
      </w:r>
      <w:proofErr w:type="gramStart"/>
      <w:r w:rsidR="00380F9D">
        <w:t>The majority of</w:t>
      </w:r>
      <w:proofErr w:type="gramEnd"/>
      <w:r w:rsidR="00380F9D">
        <w:t xml:space="preserve"> the audio data were sampled at 48khz but a strong lowpass filter with a steep </w:t>
      </w:r>
      <w:proofErr w:type="spellStart"/>
      <w:r w:rsidR="00380F9D">
        <w:t>rolloff</w:t>
      </w:r>
      <w:proofErr w:type="spellEnd"/>
      <w:r w:rsidR="00380F9D">
        <w:t xml:space="preserve"> at 16.5khz was applied rendering frequencies above this filter unusable. </w:t>
      </w:r>
      <w:r w:rsidR="006E08B0">
        <w:t>All audio files</w:t>
      </w:r>
      <w:r w:rsidR="008C22A6">
        <w:t xml:space="preserve"> were pre-processed with an </w:t>
      </w:r>
      <w:r w:rsidR="008C22A6" w:rsidRPr="008C22A6">
        <w:t xml:space="preserve">anti-aliasing filtration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southern resident</w:t>
      </w:r>
      <w:r w:rsidR="008C22A6">
        <w:t xml:space="preserve"> killer whale calls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528964C7" w:rsidR="00AB26C7" w:rsidRDefault="00AB26C7" w:rsidP="00CC57DD">
      <w:r w:rsidRPr="00AB26C7">
        <w:t xml:space="preserve">A sub-set of </w:t>
      </w:r>
      <w:proofErr w:type="spellStart"/>
      <w:r w:rsidR="00023FBD">
        <w:t>Orcasound</w:t>
      </w:r>
      <w:r w:rsidRPr="00AB26C7">
        <w:t>'s</w:t>
      </w:r>
      <w:proofErr w:type="spellEnd"/>
      <w:r w:rsidRPr="00AB26C7">
        <w:t xml:space="preserve"> open labeled data includes archives that were prepared via the </w:t>
      </w:r>
      <w:proofErr w:type="spellStart"/>
      <w:r w:rsidRPr="00AB26C7">
        <w:t>Pod.</w:t>
      </w:r>
      <w:proofErr w:type="gramStart"/>
      <w:r w:rsidRPr="00AB26C7">
        <w:t>Cast</w:t>
      </w:r>
      <w:proofErr w:type="spellEnd"/>
      <w:proofErr w:type="gramEnd"/>
      <w:r w:rsidRPr="00AB26C7">
        <w:t xml:space="preserve"> system. </w:t>
      </w:r>
      <w:r w:rsidR="00087950">
        <w:t xml:space="preserve">Audio and annotations consist of 9 of the 10 ‘rounds’ of </w:t>
      </w:r>
      <w:proofErr w:type="spellStart"/>
      <w:proofErr w:type="gramStart"/>
      <w:r w:rsidR="00087950">
        <w:t>pod.cast</w:t>
      </w:r>
      <w:proofErr w:type="spellEnd"/>
      <w:proofErr w:type="gramEnd"/>
      <w:r w:rsidR="00087950">
        <w:t xml:space="preserve"> datasets, each being part of a Google Summer of Code competition. </w:t>
      </w:r>
      <w:r w:rsidRPr="00AB26C7">
        <w:t>For each 'Round' of data, candidate</w:t>
      </w:r>
      <w:r w:rsidR="007A3913">
        <w:t xml:space="preserve"> audio data</w:t>
      </w:r>
      <w:r w:rsidRPr="00AB26C7">
        <w:t xml:space="preserve"> for </w:t>
      </w:r>
      <w:r w:rsidR="007A3913">
        <w:t>SRKW</w:t>
      </w:r>
      <w:r w:rsidRPr="00AB26C7">
        <w:t xml:space="preserve"> pre-labeled by running an existing classifier with a threshold tuned for high-</w:t>
      </w:r>
      <w:proofErr w:type="gramStart"/>
      <w:r w:rsidRPr="00AB26C7">
        <w:t>recall, and</w:t>
      </w:r>
      <w:proofErr w:type="gramEnd"/>
      <w:r w:rsidRPr="00AB26C7">
        <w:t xml:space="preserve"> validated by crowd-sourcing the predictions. </w:t>
      </w:r>
    </w:p>
    <w:p w14:paraId="77924E8E" w14:textId="1CF5EE47" w:rsidR="008C22A6" w:rsidRDefault="008C22A6" w:rsidP="00CC57DD">
      <w:r w:rsidRPr="008C22A6">
        <w:t>This project's annotations specifically aimed at identifying Southern Resident Killer Whales (SRKW), categorizing detections into two classes: SRKW and False Positive. The annotation granularity varied between these classes; for confirmed SRKW calls, the start and end times were documented. For non-</w:t>
      </w:r>
      <w:proofErr w:type="gramStart"/>
      <w:r w:rsidRPr="008C22A6">
        <w:t>detections</w:t>
      </w:r>
      <w:proofErr w:type="gramEnd"/>
      <w:r w:rsidRPr="008C22A6">
        <w:t xml:space="preserve">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w:t>
      </w:r>
      <w:proofErr w:type="spellStart"/>
      <w:r w:rsidRPr="008C22A6">
        <w:t>SpeciesClass</w:t>
      </w:r>
      <w:proofErr w:type="spellEnd"/>
      <w:r w:rsidRPr="008C22A6">
        <w:t xml:space="preserve"> column.</w:t>
      </w:r>
    </w:p>
    <w:p w14:paraId="7BD236BD" w14:textId="31381A04" w:rsidR="002153FF" w:rsidRDefault="002153FF" w:rsidP="002E6980">
      <w:pPr>
        <w:pStyle w:val="Heading3"/>
      </w:pPr>
      <w:r>
        <w:t>Ocean Networks Canada</w:t>
      </w:r>
    </w:p>
    <w:p w14:paraId="528EA275" w14:textId="09F3264A"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7165">
        <w:instrText xml:space="preserve"> ADDIN ZOTERO_ITEM CSL_CITATION {"citationID":"gjMgXQqU","properties":{"formattedCitation":"({\\i{}Ocean Networks Canada - Oceans 3.0}, n.d.)","plainCitation":"(Ocean Networks Canada - Oceans 3.0, n.d.)","noteIndex":0},"citationItems":[{"id":107,"uris":["http://zotero.org/users/local/kg8zx2dc/items/C4KA38CF"],"itemData":{"id":107,"type":"webpage","title":"Ocean Networks Canada - Oceans 3.0","URL":"https://data.oceannetworks.ca/home","accessed":{"date-parts":[["2024",6,12]]}}}],"schema":"https://github.com/citation-style-language/schema/raw/master/csl-citation.json"} </w:instrText>
      </w:r>
      <w:r w:rsidR="00C17165">
        <w:fldChar w:fldCharType="separate"/>
      </w:r>
      <w:r w:rsidR="00C17165" w:rsidRPr="00C17165">
        <w:rPr>
          <w:rFonts w:ascii="Calibri" w:hAnsi="Calibri" w:cs="Calibri"/>
        </w:rPr>
        <w:t>(</w:t>
      </w:r>
      <w:r w:rsidR="00C17165" w:rsidRPr="00C17165">
        <w:rPr>
          <w:rFonts w:ascii="Calibri" w:hAnsi="Calibri" w:cs="Calibri"/>
          <w:i/>
          <w:iCs/>
        </w:rPr>
        <w:t>Ocean Networks Canada - Oceans 3.0</w:t>
      </w:r>
      <w:r w:rsidR="00C17165" w:rsidRPr="00C17165">
        <w:rPr>
          <w:rFonts w:ascii="Calibri" w:hAnsi="Calibri" w:cs="Calibri"/>
        </w:rPr>
        <w:t>, n.d.)</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019FEEF6" w:rsidR="00D33996" w:rsidRPr="008C22A6" w:rsidRDefault="00D33996" w:rsidP="00D33996">
      <w:r>
        <w:t xml:space="preserve">Acoustic data were collected using an Ocean Sonics SC2 </w:t>
      </w:r>
      <w:r w:rsidR="00EC15A0">
        <w:t>(</w:t>
      </w:r>
      <w:hyperlink r:id="rId10"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East Pacific Time-series Underwater Networked Experiments observatory. The hydrophone was mounted 1 m above the sea floor and sampled continuously at 64 kHz</w:t>
      </w:r>
      <w:r w:rsidR="00EC15A0">
        <w:t>.</w:t>
      </w:r>
      <w:r>
        <w:t xml:space="preserve"> data that did not contain classified signals were archived after </w:t>
      </w:r>
      <w:r>
        <w:lastRenderedPageBreak/>
        <w:t>review by regional navies.</w:t>
      </w:r>
      <w:r>
        <w:br/>
      </w:r>
    </w:p>
    <w:p w14:paraId="3ED4F6CD" w14:textId="77777777" w:rsidR="00EC15A0" w:rsidRDefault="00D33996" w:rsidP="00D33996">
      <w:r>
        <w:rPr>
          <w:b/>
          <w:bCs/>
        </w:rPr>
        <w:t>Processing</w:t>
      </w:r>
      <w:r w:rsidR="00EC15A0" w:rsidRPr="00EC15A0">
        <w:t xml:space="preserve"> </w:t>
      </w:r>
    </w:p>
    <w:p w14:paraId="29B8B69E" w14:textId="00A1C67A" w:rsidR="004831F0" w:rsidRPr="0088680E" w:rsidRDefault="00427D7A" w:rsidP="00D33996">
      <w:pPr>
        <w:rPr>
          <w:color w:val="000000" w:themeColor="text1"/>
        </w:rPr>
      </w:pPr>
      <w:r>
        <w:t xml:space="preserve">The hydrophone sampled at 64kHz but uses a 25.6kHz anti-aliasing filter during data collection and digitization, yielding a 32kHz bandwidth with reduced apparent sound intensities above 25.6kHz. Data were evaluated for the presence of killer whales and other species in three separate efforts with varying protocols for each. All manual annotation was completed initially using JASCO’s </w:t>
      </w:r>
      <w:proofErr w:type="spellStart"/>
      <w:r>
        <w:t>PAMLab</w:t>
      </w:r>
      <w:proofErr w:type="spellEnd"/>
      <w:r>
        <w:t xml:space="preserve"> software. Annotations were produced using a logarithmic spectrogram display with different spectral settings in 4 different bands, enabling multi-</w:t>
      </w:r>
      <w:r w:rsidRPr="009F0B1A">
        <w:rPr>
          <w:color w:val="000000" w:themeColor="text1"/>
        </w:rPr>
        <w:t xml:space="preserve">species identification across the full bandwidth in a single pass. All visible signals were considered for annotation, and no signal-to-noise ratio threshold was used. Annotations initially made in </w:t>
      </w:r>
      <w:proofErr w:type="spellStart"/>
      <w:r w:rsidRPr="009F0B1A">
        <w:rPr>
          <w:color w:val="000000" w:themeColor="text1"/>
        </w:rPr>
        <w:t>PAMLab</w:t>
      </w:r>
      <w:proofErr w:type="spellEnd"/>
      <w:r w:rsidRPr="009F0B1A">
        <w:rPr>
          <w:color w:val="000000" w:themeColor="text1"/>
        </w:rPr>
        <w:t xml:space="preserve">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4E93EDE3" w14:textId="189AF6A1" w:rsidR="00BF6EAC" w:rsidRDefault="00BF6EAC" w:rsidP="00BF6EAC">
      <w:r>
        <w:t xml:space="preserve">Two groups independently annotated these data for different purposes using different approaches. The original annotation effort focused on categorizing marine mammal presence as well as producing diverse call-level annotations for classifier development. Here, every second file for each of the first four days of the month in 2014 was reviewed for the presence of marine mammal signals. If a marine mammal call or signal was found, the signal was annotated on one of three levels. If the file contained a killer whale signal, all pulsed signals within the file were annotated if present. Some whistles were annotated but echolocation clicks were not annotated. Due to their infrequent use of the area, files previously identified as containing killer whales in 2013 during opportunistic data checks were also annotated and included in the data set. For all other species, only one signal (e.g. fin whale classic call) was annotated per file with exceptions made to include an extra call to capture diverse signals. Thus, some of the audio files containing biological sounds contain more biological signals than were annotated. </w:t>
      </w:r>
    </w:p>
    <w:p w14:paraId="2DB5200A" w14:textId="12282213" w:rsidR="00BF6EAC" w:rsidRPr="000B4D88" w:rsidRDefault="00BF6EAC" w:rsidP="00BF6EAC">
      <w:pPr>
        <w:jc w:val="both"/>
      </w:pPr>
      <w:r>
        <w:t xml:space="preserve">A latter effort </w:t>
      </w:r>
      <w:r w:rsidR="000B4D88">
        <w:t>sought to incorporate i</w:t>
      </w:r>
      <w:r>
        <w:t>nter-observer variability into the analysis</w:t>
      </w:r>
      <w:r w:rsidR="000B4D88">
        <w:t xml:space="preserve"> and thus hired two outside experts to re-annotate a section of data between May 20 and June 23, 2023</w:t>
      </w:r>
      <w:r>
        <w:t>.</w:t>
      </w:r>
      <w:r w:rsidR="0088680E">
        <w:t xml:space="preserve"> </w:t>
      </w:r>
      <w:r>
        <w:t xml:space="preserve">Thus, two outside experts from JASCO analyzed </w:t>
      </w:r>
      <w:r w:rsidR="000B4D88">
        <w:t>a subset of the annotations from A</w:t>
      </w:r>
      <w:r>
        <w:t xml:space="preserve"> Raven Pro. </w:t>
      </w:r>
      <w:r w:rsidR="000B4D88">
        <w:t xml:space="preserve">In the secondary analysis </w:t>
      </w:r>
      <w:r w:rsidR="000B4D88">
        <w:rPr>
          <w:rFonts w:cstheme="minorHAnsi"/>
        </w:rPr>
        <w:t>a</w:t>
      </w:r>
      <w:r>
        <w:rPr>
          <w:rFonts w:cstheme="minorHAnsi"/>
        </w:rPr>
        <w:t xml:space="preserve">ll SRKW and Bigg’s communication signals such as pulsed calls, whistles, buzzes, and rasps were annotated with bounding boxes demarcating the start and end time of the signal as well as the low and high frequencies. When possible, pulsed calls were further classified into specific call types, </w:t>
      </w:r>
      <w:r w:rsidR="000B4D88">
        <w:rPr>
          <w:rFonts w:cstheme="minorHAnsi"/>
        </w:rPr>
        <w:t>following the call types demarcated by</w:t>
      </w:r>
      <w:r>
        <w:rPr>
          <w:rFonts w:cstheme="minorHAnsi"/>
        </w:rPr>
        <w:t xml:space="preserve"> Ford </w:t>
      </w:r>
      <w:r w:rsidR="000B4D88">
        <w:rPr>
          <w:rFonts w:cstheme="minorHAnsi"/>
        </w:rPr>
        <w:t>(</w:t>
      </w:r>
      <w:r>
        <w:rPr>
          <w:rFonts w:cstheme="minorHAnsi"/>
        </w:rPr>
        <w:t>1987</w:t>
      </w:r>
      <w:r w:rsidR="000B4D88">
        <w:rPr>
          <w:rFonts w:cstheme="minorHAnsi"/>
        </w:rPr>
        <w:t>)</w:t>
      </w:r>
      <w:r>
        <w:rPr>
          <w:rFonts w:cstheme="minorHAnsi"/>
        </w:rPr>
        <w:t>. Although not all echolocation clicks were recorded, a singular instance or burst of clicks was marked in each audio file to indicate the presence of echolocation</w:t>
      </w:r>
      <w:r w:rsidR="000B4D88">
        <w:rPr>
          <w:rFonts w:cstheme="minorHAnsi"/>
        </w:rPr>
        <w:t xml:space="preserve"> in the file</w:t>
      </w:r>
      <w:r>
        <w:rPr>
          <w:rFonts w:cstheme="minorHAnsi"/>
        </w:rPr>
        <w:t>. Each signal was assigned a confidence rating of either ‘low’, ‘medium’, or ‘high’ to specify the level of certainty provided by the annotator. If the call could not be identified, it was left as ‘unknown’.</w:t>
      </w:r>
      <w:r>
        <w:t xml:space="preserve"> </w:t>
      </w:r>
      <w:r w:rsidRPr="005B5255">
        <w:t xml:space="preserve">The two annotation streams have been combined for the final dataset. The two annotation sets have not been thoroughly cross referenced </w:t>
      </w:r>
      <w:proofErr w:type="gramStart"/>
      <w:r w:rsidRPr="005B5255">
        <w:t>in order to</w:t>
      </w:r>
      <w:proofErr w:type="gramEnd"/>
      <w:r w:rsidRPr="005B5255">
        <w:t xml:space="preserve"> allow for inter-observer analysis.</w:t>
      </w:r>
      <w:r>
        <w:t xml:space="preserve"> </w:t>
      </w:r>
    </w:p>
    <w:p w14:paraId="6980F991" w14:textId="7A6FF71F" w:rsidR="00B21182" w:rsidRDefault="002556A2" w:rsidP="00B21182">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w:t>
      </w:r>
      <w:proofErr w:type="spellStart"/>
      <w:r w:rsidR="00585423">
        <w:t>KW_certain</w:t>
      </w:r>
      <w:proofErr w:type="spellEnd"/>
      <w:r w:rsidR="00585423">
        <w:t xml:space="preserve"> </w:t>
      </w:r>
      <w:r>
        <w:t xml:space="preserve">category. Because click annotation varied </w:t>
      </w:r>
      <w:r>
        <w:lastRenderedPageBreak/>
        <w:t xml:space="preserve">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 xml:space="preserve">All killer whale annotations containing a “?” were tagged as uncertain as </w:t>
      </w:r>
    </w:p>
    <w:p w14:paraId="0DC8E5F1" w14:textId="0080410B" w:rsidR="002939C5" w:rsidRDefault="002939C5" w:rsidP="00B21182">
      <w:pPr>
        <w:rPr>
          <w:b/>
          <w:bCs/>
        </w:rPr>
      </w:pPr>
      <w:r>
        <w:t>There were over a hundred different tags for specie data in these annotations including all variation of possible confounding species (e.g. killer whale, humpback, or p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w:t>
      </w:r>
      <w:proofErr w:type="spellStart"/>
      <w:r w:rsidR="00692044">
        <w:t>ClassSpecies</w:t>
      </w:r>
      <w:proofErr w:type="spellEnd"/>
      <w:r w:rsidR="00692044">
        <w:t xml:space="preserve"> label for killer whale clicks and buzzes was set to ‘</w:t>
      </w:r>
      <w:proofErr w:type="spellStart"/>
      <w:r w:rsidR="00692044">
        <w:t>UndBio</w:t>
      </w:r>
      <w:proofErr w:type="spellEnd"/>
      <w:r w:rsidR="00692044">
        <w:t xml:space="preserve">’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4070FEF1" w:rsidR="002153FF" w:rsidRDefault="002153FF" w:rsidP="001D2641">
      <w:pPr>
        <w:pStyle w:val="Heading3"/>
      </w:pPr>
      <w:r>
        <w:t>Department of Fisheries and Oceans Canada</w:t>
      </w:r>
    </w:p>
    <w:p w14:paraId="49F13466" w14:textId="45740685" w:rsidR="00616812" w:rsidRDefault="00616812"/>
    <w:p w14:paraId="0F2AF183" w14:textId="0A183C92"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p>
    <w:p w14:paraId="6D5D5562" w14:textId="77777777" w:rsidR="002F1522" w:rsidRPr="00616812" w:rsidRDefault="002F1522"/>
    <w:p w14:paraId="696289A0" w14:textId="5A53D66C"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21E0F0F5" w:rsidR="003943D6" w:rsidRDefault="003943D6" w:rsidP="003943D6">
      <w:r>
        <w:t xml:space="preserve">Data from the </w:t>
      </w:r>
      <w:r w:rsidR="004E21D7" w:rsidRPr="004E21D7">
        <w:t>Cetacean Research Program (CRP)</w:t>
      </w:r>
      <w:r w:rsidR="004E21D7">
        <w:t xml:space="preserve"> </w:t>
      </w:r>
      <w:r>
        <w:t xml:space="preserve">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 W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and manually identifying </w:t>
      </w:r>
      <w:proofErr w:type="gramStart"/>
      <w:r>
        <w:t>all of</w:t>
      </w:r>
      <w:proofErr w:type="gramEnd"/>
      <w:r>
        <w:t xml:space="preserve"> th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69608035" w14:textId="77777777" w:rsidR="003943D6" w:rsidRDefault="003943D6" w:rsidP="003943D6">
      <w:r>
        <w:t xml:space="preserve">Data were collected using AURAL-M2 and SM2M </w:t>
      </w:r>
      <w:proofErr w:type="gramStart"/>
      <w:r>
        <w:t>off of</w:t>
      </w:r>
      <w:proofErr w:type="gramEnd"/>
      <w:r>
        <w:t xml:space="preserve"> Vancouver Island and Northern BC, respectively. As with all DFO data exact locations are not publicly available. Deployment depth </w:t>
      </w:r>
      <w:proofErr w:type="gramStart"/>
      <w:r>
        <w:t>off of</w:t>
      </w:r>
      <w:proofErr w:type="gramEnd"/>
      <w:r>
        <w:t xml:space="preserve"> Vancouver Island was approximately 114m and 35m at the Northern BC deployment site. The AURAL-M2 sampled audio at 16.384 kHz and the SM2M sampled at 16khz. </w:t>
      </w:r>
    </w:p>
    <w:p w14:paraId="362355BC" w14:textId="77777777" w:rsidR="003943D6" w:rsidRDefault="003943D6" w:rsidP="003943D6">
      <w:pPr>
        <w:rPr>
          <w:b/>
          <w:bCs/>
        </w:rPr>
      </w:pPr>
      <w:commentRangeStart w:id="2"/>
      <w:r>
        <w:rPr>
          <w:b/>
          <w:bCs/>
        </w:rPr>
        <w:t>Processing</w:t>
      </w:r>
      <w:commentRangeEnd w:id="2"/>
      <w:r>
        <w:rPr>
          <w:rStyle w:val="CommentReference"/>
        </w:rPr>
        <w:commentReference w:id="2"/>
      </w:r>
    </w:p>
    <w:p w14:paraId="049CD708" w14:textId="463E8633" w:rsidR="003943D6" w:rsidRDefault="003943D6" w:rsidP="003943D6">
      <w:r>
        <w:t xml:space="preserve">The raw audio recordings (WAV) were post-processed using the Whistle and Moan Detector in </w:t>
      </w:r>
      <w:proofErr w:type="spellStart"/>
      <w:r>
        <w:t>PAMGuard</w:t>
      </w:r>
      <w:proofErr w:type="spellEnd"/>
      <w:r>
        <w:t xml:space="preserve">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hop size of 50% (256).</w:t>
      </w:r>
      <w:r>
        <w:t xml:space="preserve"> </w:t>
      </w:r>
      <w:r>
        <w:lastRenderedPageBreak/>
        <w:t xml:space="preserve">The detector was user- configured with a high-pass filter of 800Hz to limit the number of humpback whale detections and lessen the manual validation burden. The SNR detection threshold was set to 6dB. All detections in the first two seconds of each file were excluded because the detection algorithm produces several false detections within this period. </w:t>
      </w:r>
    </w:p>
    <w:p w14:paraId="01DB78F8" w14:textId="63A54104" w:rsidR="008C2AFC" w:rsidRDefault="008C2AFC" w:rsidP="00943B8B">
      <w:r>
        <w:t xml:space="preserve">PAMGuard detections were subsequently processed into calls using a simple grouping algorithm. The algorithm first searched for temporally overlapping </w:t>
      </w:r>
      <w:r w:rsidR="00943B8B">
        <w:t>detections</w:t>
      </w:r>
      <w:r>
        <w:t xml:space="preserve">. </w:t>
      </w:r>
      <w:r w:rsidR="00943B8B">
        <w:t xml:space="preserve">Detection </w:t>
      </w:r>
      <w:proofErr w:type="gramStart"/>
      <w:r w:rsidR="00943B8B">
        <w:t>start</w:t>
      </w:r>
      <w:proofErr w:type="gramEnd"/>
      <w:r w:rsidR="00943B8B">
        <w:t>, end, low and high frequencies were combined if the labels were consistent across overlapping detections. This was done with finer resolution labels (e.g. call type, clan, subclan, or pod)</w:t>
      </w:r>
      <w:r w:rsidR="003F4D44">
        <w:t xml:space="preserve"> than are presented in the </w:t>
      </w:r>
      <w:r w:rsidR="00B47EBA">
        <w:t>final dataset</w:t>
      </w:r>
      <w:r w:rsidR="00943B8B">
        <w:t xml:space="preserve">. </w:t>
      </w:r>
    </w:p>
    <w:p w14:paraId="0FF1F732" w14:textId="77777777" w:rsidR="003943D6" w:rsidRDefault="003943D6" w:rsidP="003943D6">
      <w:pPr>
        <w:rPr>
          <w:b/>
          <w:bCs/>
        </w:rPr>
      </w:pPr>
      <w:r>
        <w:rPr>
          <w:b/>
          <w:bCs/>
        </w:rPr>
        <w:t>Annotation</w:t>
      </w:r>
    </w:p>
    <w:p w14:paraId="50A4EFDC" w14:textId="506873EB" w:rsidR="003943D6" w:rsidRDefault="003943D6" w:rsidP="003943D6">
      <w:r>
        <w:t xml:space="preserve">All detections </w:t>
      </w:r>
      <w:r w:rsidRPr="004E21D7">
        <w:t>including whistles and pulsed calls were aurally</w:t>
      </w:r>
      <w:r>
        <w:t xml:space="preserve"> and visually reviewed using PAMGuard and identified to species (for biotic) and sound type (for abiotic). Where applicable and as time allowed, detections were also acoustically identified to ecotype. Note that files may contain more identifiable calls than the annotations indicate due to false negatives that are inherent when using automated detectors</w:t>
      </w:r>
      <w:commentRangeStart w:id="3"/>
      <w:commentRangeStart w:id="4"/>
      <w:commentRangeStart w:id="5"/>
      <w:r>
        <w:t>.</w:t>
      </w:r>
      <w:commentRangeEnd w:id="3"/>
      <w:r>
        <w:rPr>
          <w:rStyle w:val="CommentReference"/>
        </w:rPr>
        <w:commentReference w:id="3"/>
      </w:r>
      <w:commentRangeEnd w:id="4"/>
      <w:r>
        <w:rPr>
          <w:rStyle w:val="CommentReference"/>
        </w:rPr>
        <w:commentReference w:id="4"/>
      </w:r>
      <w:commentRangeEnd w:id="5"/>
      <w:r w:rsidR="0088680E">
        <w:rPr>
          <w:rStyle w:val="CommentReference"/>
        </w:rPr>
        <w:commentReference w:id="5"/>
      </w:r>
      <w:r>
        <w:t xml:space="preserve"> These manual reviews were conducted by trained and experienced </w:t>
      </w:r>
      <w:commentRangeStart w:id="6"/>
      <w:commentRangeStart w:id="7"/>
      <w:r w:rsidR="001117A4">
        <w:t>analysts using the HALLO protocol (</w:t>
      </w:r>
      <w:r w:rsidR="001117A4">
        <w:fldChar w:fldCharType="begin"/>
      </w:r>
      <w:r w:rsidR="001117A4">
        <w:instrText xml:space="preserve"> REF _Ref170116667 \h </w:instrText>
      </w:r>
      <w:r w:rsidR="001117A4">
        <w:fldChar w:fldCharType="separate"/>
      </w:r>
      <w:r w:rsidR="001117A4">
        <w:t>HALLO Annotation Guidelines</w:t>
      </w:r>
      <w:r w:rsidR="001117A4">
        <w:fldChar w:fldCharType="end"/>
      </w:r>
      <w:r w:rsidR="001117A4">
        <w:t>).</w:t>
      </w:r>
      <w:r>
        <w:t xml:space="preserve"> </w:t>
      </w:r>
      <w:commentRangeEnd w:id="6"/>
      <w:r>
        <w:rPr>
          <w:rStyle w:val="CommentReference"/>
        </w:rPr>
        <w:commentReference w:id="6"/>
      </w:r>
      <w:commentRangeEnd w:id="7"/>
      <w:r w:rsidR="0088680E">
        <w:rPr>
          <w:rStyle w:val="CommentReference"/>
        </w:rPr>
        <w:commentReference w:id="7"/>
      </w:r>
    </w:p>
    <w:p w14:paraId="6292BBB0" w14:textId="77777777" w:rsidR="003943D6" w:rsidRDefault="003943D6" w:rsidP="003943D6">
      <w:r>
        <w:t xml:space="preserve">Note that individual detections may be separate components of the same discrete call (i.e. harmonics or sidebands), thus, not every detection represents a unique vocalization. The PAMGuard Whistle and Moan detector detects individual contours, so all individual harmonics within a call </w:t>
      </w:r>
      <w:proofErr w:type="gramStart"/>
      <w:r>
        <w:t>would</w:t>
      </w:r>
      <w:proofErr w:type="gramEnd"/>
      <w:r>
        <w:t xml:space="preserve"> constitute separate detections if they meet the detector’s criteria (this happens quite frequently). Also, the settings of the detector mean that independent tones (like from multiple individuals) that cross or overlap in frequency and time may be detected as a single detection. </w:t>
      </w:r>
      <w:r>
        <w:rPr>
          <w:highlight w:val="yellow"/>
        </w:rPr>
        <w:t>Of the 158k</w:t>
      </w:r>
      <w:r>
        <w:t xml:space="preserve"> annotations provided, the start time of </w:t>
      </w:r>
      <w:commentRangeStart w:id="8"/>
      <w:commentRangeStart w:id="9"/>
      <w:r>
        <w:t>348</w:t>
      </w:r>
      <w:commentRangeEnd w:id="8"/>
      <w:r>
        <w:rPr>
          <w:rStyle w:val="CommentReference"/>
        </w:rPr>
        <w:commentReference w:id="8"/>
      </w:r>
      <w:commentRangeEnd w:id="9"/>
      <w:r w:rsidR="0088680E">
        <w:rPr>
          <w:rStyle w:val="CommentReference"/>
        </w:rPr>
        <w:commentReference w:id="9"/>
      </w:r>
      <w:r>
        <w:t xml:space="preserve"> annotations coincided (e.g. overlapped) with the time start time and duration of other annotations.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780B16BD" w14:textId="3C703CE6" w:rsidR="00A650E0" w:rsidRDefault="004E21D7" w:rsidP="00E03AEF">
      <w:pPr>
        <w:rPr>
          <w:rFonts w:ascii="Calibri" w:hAnsi="Calibri"/>
          <w:color w:val="222222"/>
          <w:shd w:val="clear" w:color="auto" w:fill="FFFFFF"/>
        </w:rPr>
      </w:pPr>
      <w:r w:rsidRPr="004E21D7">
        <w:rPr>
          <w:rFonts w:ascii="Calibri" w:hAnsi="Calibri"/>
          <w:color w:val="222222"/>
          <w:shd w:val="clear" w:color="auto" w:fill="FFFFFF"/>
        </w:rPr>
        <w:t>Whale Detection and Localization Program (WDL)</w:t>
      </w:r>
      <w:r>
        <w:rPr>
          <w:rFonts w:ascii="Calibri" w:hAnsi="Calibri"/>
          <w:color w:val="222222"/>
          <w:shd w:val="clear" w:color="auto" w:fill="FFFFFF"/>
        </w:rPr>
        <w:t xml:space="preserve"> </w:t>
      </w:r>
      <w:r w:rsidR="00A650E0">
        <w:rPr>
          <w:rFonts w:ascii="Calibri" w:hAnsi="Calibri"/>
          <w:color w:val="222222"/>
          <w:shd w:val="clear" w:color="auto" w:fill="FFFFFF"/>
        </w:rPr>
        <w:t>provided data from four deployment locations</w:t>
      </w:r>
      <w:r w:rsidR="001117A4">
        <w:rPr>
          <w:rFonts w:ascii="Calibri" w:hAnsi="Calibri"/>
          <w:color w:val="222222"/>
          <w:shd w:val="clear" w:color="auto" w:fill="FFFFFF"/>
        </w:rPr>
        <w:t xml:space="preserve"> in Canadian waters including</w:t>
      </w:r>
      <w:r w:rsidR="00A650E0">
        <w:rPr>
          <w:rFonts w:ascii="Calibri" w:hAnsi="Calibri"/>
          <w:color w:val="222222"/>
          <w:shd w:val="clear" w:color="auto" w:fill="FFFFFF"/>
        </w:rPr>
        <w:t xml:space="preserve">, </w:t>
      </w:r>
      <w:proofErr w:type="spellStart"/>
      <w:r w:rsidR="00A650E0">
        <w:rPr>
          <w:rFonts w:ascii="Calibri" w:hAnsi="Calibri"/>
          <w:color w:val="222222"/>
          <w:shd w:val="clear" w:color="auto" w:fill="FFFFFF"/>
        </w:rPr>
        <w:t>Carmanah</w:t>
      </w:r>
      <w:proofErr w:type="spellEnd"/>
      <w:r w:rsidR="001117A4">
        <w:rPr>
          <w:rFonts w:ascii="Calibri" w:hAnsi="Calibri"/>
          <w:color w:val="222222"/>
          <w:shd w:val="clear" w:color="auto" w:fill="FFFFFF"/>
        </w:rPr>
        <w:t xml:space="preserve"> Point</w:t>
      </w:r>
      <w:r w:rsidR="00A650E0">
        <w:rPr>
          <w:rFonts w:ascii="Calibri" w:hAnsi="Calibri"/>
          <w:color w:val="222222"/>
          <w:shd w:val="clear" w:color="auto" w:fill="FFFFFF"/>
        </w:rPr>
        <w:t xml:space="preserve">, Swanson Channel, and two locations in the </w:t>
      </w:r>
      <w:r w:rsidR="001117A4">
        <w:rPr>
          <w:rFonts w:ascii="Calibri" w:hAnsi="Calibri"/>
          <w:color w:val="222222"/>
          <w:shd w:val="clear" w:color="auto" w:fill="FFFFFF"/>
        </w:rPr>
        <w:t xml:space="preserve">Northern and Southern ends of the </w:t>
      </w:r>
      <w:r w:rsidR="00A650E0">
        <w:rPr>
          <w:rFonts w:ascii="Calibri" w:hAnsi="Calibri"/>
          <w:color w:val="222222"/>
          <w:shd w:val="clear" w:color="auto" w:fill="FFFFFF"/>
        </w:rPr>
        <w:t>Strait of Georgia.</w:t>
      </w:r>
      <w:r w:rsidR="001117A4">
        <w:rPr>
          <w:rFonts w:ascii="Calibri" w:hAnsi="Calibri"/>
          <w:color w:val="222222"/>
          <w:shd w:val="clear" w:color="auto" w:fill="FFFFFF"/>
        </w:rPr>
        <w:t xml:space="preserve"> </w:t>
      </w:r>
      <w:r w:rsidR="00A650E0">
        <w:rPr>
          <w:rFonts w:ascii="Calibri" w:hAnsi="Calibri"/>
          <w:color w:val="222222"/>
          <w:shd w:val="clear" w:color="auto" w:fill="FFFFFF"/>
        </w:rPr>
        <w:t xml:space="preserve"> The annotated dataset spanned 298 days from September 2021 through June 2022.</w:t>
      </w:r>
    </w:p>
    <w:p w14:paraId="17D9F4BB" w14:textId="71201D25" w:rsidR="00E03AEF" w:rsidRPr="00324695" w:rsidRDefault="00E03AEF" w:rsidP="00E03AEF">
      <w:pPr>
        <w:rPr>
          <w:b/>
          <w:bCs/>
        </w:rPr>
      </w:pPr>
      <w:r w:rsidRPr="00324695">
        <w:rPr>
          <w:b/>
          <w:bCs/>
        </w:rPr>
        <w:t xml:space="preserve">Deployment </w:t>
      </w:r>
    </w:p>
    <w:p w14:paraId="4730E552" w14:textId="5FB70640" w:rsidR="00616812" w:rsidRPr="00581485" w:rsidRDefault="00C32EDE" w:rsidP="00616812">
      <w:r>
        <w:t xml:space="preserve">Four locations were chosen for the study area. </w:t>
      </w:r>
      <w:proofErr w:type="spellStart"/>
      <w:r>
        <w:t>Carmanah</w:t>
      </w:r>
      <w:proofErr w:type="spellEnd"/>
      <w:r>
        <w:t xml:space="preserve"> Point, Swanson Channel and the Northern and Southern Ends of the Strait of Georgia. Exact locations are not disclosed. A </w:t>
      </w:r>
      <w:proofErr w:type="spellStart"/>
      <w:r w:rsidR="00E636C8">
        <w:t>SoundTrap</w:t>
      </w:r>
      <w:proofErr w:type="spellEnd"/>
      <w:r w:rsidR="00E636C8">
        <w:t xml:space="preserve"> </w:t>
      </w:r>
      <w:r>
        <w:t xml:space="preserve">(www.oceaninstruments.co.nz) was used for the </w:t>
      </w:r>
      <w:proofErr w:type="spellStart"/>
      <w:r w:rsidR="00E636C8">
        <w:t>Carmanah</w:t>
      </w:r>
      <w:proofErr w:type="spellEnd"/>
      <w:r w:rsidR="00E636C8">
        <w:t xml:space="preserve"> </w:t>
      </w:r>
      <w:r>
        <w:t>point location and AMARS</w:t>
      </w:r>
      <w:r w:rsidR="001117A4">
        <w:t xml:space="preserve"> (</w:t>
      </w:r>
      <w:r w:rsidR="001117A4" w:rsidRPr="001117A4">
        <w:t>https://www.jasco.com</w:t>
      </w:r>
      <w:r w:rsidR="001117A4">
        <w:t>)</w:t>
      </w:r>
      <w:r>
        <w:t xml:space="preserve"> were used for all other deployments. </w:t>
      </w:r>
      <w:r w:rsidR="00E636C8" w:rsidRPr="00E636C8">
        <w:t>All deployments were between about 3- 5 months long</w:t>
      </w:r>
      <w:r>
        <w:t>. Audio data were continuously sampled at either 192 k</w:t>
      </w:r>
      <w:r w:rsidR="00E636C8">
        <w:t>H</w:t>
      </w:r>
      <w:r>
        <w:t xml:space="preserve">z for the </w:t>
      </w:r>
      <w:proofErr w:type="spellStart"/>
      <w:r>
        <w:t>SoundTrap</w:t>
      </w:r>
      <w:proofErr w:type="spellEnd"/>
      <w:r>
        <w:t xml:space="preserve"> or 256 kHz for the AMARs.</w:t>
      </w:r>
    </w:p>
    <w:p w14:paraId="2808E83C" w14:textId="60334872" w:rsidR="00616812" w:rsidRDefault="00616812" w:rsidP="00616812">
      <w:pPr>
        <w:rPr>
          <w:b/>
          <w:bCs/>
        </w:rPr>
      </w:pPr>
      <w:r w:rsidRPr="00324695">
        <w:rPr>
          <w:b/>
          <w:bCs/>
        </w:rPr>
        <w:t>Processing</w:t>
      </w:r>
    </w:p>
    <w:p w14:paraId="58C121C5" w14:textId="312A2AB4" w:rsidR="00616812" w:rsidRDefault="00107F3A" w:rsidP="00216FED">
      <w:r w:rsidRPr="00107F3A">
        <w:t xml:space="preserve">Audio recordings were processed with the PAMGuard (Gillespie et al. 2013) Whistle and Moan Detector (v. 2.02.03) for the presence of potential killer whale calls. </w:t>
      </w:r>
      <w:r>
        <w:t>A</w:t>
      </w:r>
      <w:r w:rsidRPr="00107F3A">
        <w:t xml:space="preserve">udio files were </w:t>
      </w:r>
      <w:proofErr w:type="spellStart"/>
      <w:r w:rsidRPr="00107F3A">
        <w:t>downsampled</w:t>
      </w:r>
      <w:proofErr w:type="spellEnd"/>
      <w:r w:rsidRPr="00107F3A">
        <w:t xml:space="preserve"> within </w:t>
      </w:r>
      <w:proofErr w:type="spellStart"/>
      <w:r w:rsidRPr="00107F3A">
        <w:t>PAMGuard</w:t>
      </w:r>
      <w:proofErr w:type="spellEnd"/>
      <w:r w:rsidRPr="00107F3A">
        <w:t xml:space="preserve"> to 48 kHz, and a weak IIR Butterworth high-pass filter with a threshold of 2 kHz and an order </w:t>
      </w:r>
      <w:r w:rsidRPr="00107F3A">
        <w:lastRenderedPageBreak/>
        <w:t xml:space="preserve">of 1 was applied to reduce background noise in the lower frequency bands. </w:t>
      </w:r>
      <w:r>
        <w:t>N</w:t>
      </w:r>
      <w:r w:rsidRPr="00107F3A">
        <w:t>ominal sensitivit</w:t>
      </w:r>
      <w:r>
        <w:t>ies</w:t>
      </w:r>
      <w:r w:rsidRPr="00107F3A">
        <w:t xml:space="preserve"> </w:t>
      </w:r>
      <w:proofErr w:type="gramStart"/>
      <w:r w:rsidRPr="00107F3A">
        <w:t xml:space="preserve">of </w:t>
      </w:r>
      <w:r>
        <w:t xml:space="preserve"> -</w:t>
      </w:r>
      <w:proofErr w:type="gramEnd"/>
      <w:r w:rsidRPr="00107F3A">
        <w:t xml:space="preserve">164.1 dB  </w:t>
      </w:r>
      <w:r>
        <w:t>and</w:t>
      </w:r>
      <w:r w:rsidRPr="00107F3A">
        <w:t xml:space="preserve"> -176.2 </w:t>
      </w:r>
      <w:r>
        <w:t>were used</w:t>
      </w:r>
      <w:r w:rsidRPr="00107F3A">
        <w:t xml:space="preserve"> for AMARs and the </w:t>
      </w:r>
      <w:proofErr w:type="spellStart"/>
      <w:r w:rsidRPr="00107F3A">
        <w:t>SoundTraps</w:t>
      </w:r>
      <w:proofErr w:type="spellEnd"/>
      <w:r w:rsidRPr="00107F3A">
        <w:t>, respectively. The Whistle and Moan Detector used a minimum frequency threshold of 200 Hz, a maximum frequency threshold of 24000 Hz (the Nyquist rate), and a minimum contour length of 15 time slices (about 341 milliseconds);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048, a hop size of 1024, and a Hann window function, with the same noise parameters as those in the detector.</w:t>
      </w:r>
    </w:p>
    <w:p w14:paraId="5DE7D58E" w14:textId="77777777" w:rsidR="004831F0" w:rsidRPr="00E03AEF" w:rsidRDefault="004831F0" w:rsidP="004831F0">
      <w:pPr>
        <w:rPr>
          <w:b/>
          <w:bCs/>
        </w:rPr>
      </w:pPr>
      <w:r>
        <w:rPr>
          <w:b/>
          <w:bCs/>
        </w:rPr>
        <w:t>Annotation</w:t>
      </w:r>
    </w:p>
    <w:p w14:paraId="14093C86" w14:textId="712C6BFE" w:rsidR="00616812" w:rsidRDefault="00216FED" w:rsidP="00616812">
      <w:r>
        <w:t>All PAMGuard detections were evaluated for the presence of killer whales by expert analysts and annotated as such.</w:t>
      </w:r>
      <w:r w:rsidRPr="00216FED">
        <w:rPr>
          <w:color w:val="FF0000"/>
        </w:rPr>
        <w:t xml:space="preserve"> Annotations included whistles and pulsed </w:t>
      </w:r>
      <w:proofErr w:type="gramStart"/>
      <w:r w:rsidRPr="00216FED">
        <w:rPr>
          <w:color w:val="FF0000"/>
        </w:rPr>
        <w:t>calls</w:t>
      </w:r>
      <w:proofErr w:type="gramEnd"/>
      <w:r w:rsidRPr="00216FED">
        <w:rPr>
          <w:color w:val="FF0000"/>
        </w:rPr>
        <w:t xml:space="preserve"> but echolocation clicks were not </w:t>
      </w:r>
      <w:r>
        <w:rPr>
          <w:color w:val="FF0000"/>
        </w:rPr>
        <w:t>included as they were rarely discovered by the whistle and moan detector</w:t>
      </w:r>
      <w:r w:rsidRPr="00216FED">
        <w:rPr>
          <w:color w:val="FF0000"/>
        </w:rPr>
        <w:t>.</w:t>
      </w:r>
      <w:r>
        <w:t xml:space="preserve"> </w:t>
      </w:r>
      <w:r w:rsidR="0037116E">
        <w:t xml:space="preserve">As with the Pilkington dataset that was similarly processed by PAMGuard, </w:t>
      </w:r>
      <w:r w:rsidR="009F45DD" w:rsidRPr="00361A3F">
        <w:t xml:space="preserve">multiple </w:t>
      </w:r>
      <w:r w:rsidR="0037116E">
        <w:t xml:space="preserve">annotations </w:t>
      </w:r>
      <w:r w:rsidR="009F45DD" w:rsidRPr="00361A3F">
        <w:t xml:space="preserve">could represent a single call. </w:t>
      </w:r>
      <w:r w:rsidR="0037116E">
        <w:t>In this case</w:t>
      </w:r>
      <w:r w:rsidR="009F45DD" w:rsidRPr="00361A3F">
        <w:t>, 27% of the detections overlapped in time</w:t>
      </w:r>
      <w:r w:rsidR="0037116E">
        <w:t xml:space="preserve"> and could represent call partitions</w:t>
      </w:r>
      <w:r w:rsidR="009F45DD" w:rsidRPr="00361A3F">
        <w:t>.</w:t>
      </w:r>
    </w:p>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proofErr w:type="gramStart"/>
      <w:r w:rsidR="004B7905">
        <w:t xml:space="preserve"> 2017</w:t>
      </w:r>
      <w:proofErr w:type="gramEnd"/>
      <w:r w:rsidR="004B7905">
        <w:t xml:space="preserve">.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t>
      </w:r>
      <w:proofErr w:type="gramStart"/>
      <w:r w:rsidR="00F56B6C">
        <w:t>were</w:t>
      </w:r>
      <w:proofErr w:type="gramEnd"/>
      <w:r w:rsidR="00F56B6C">
        <w:t xml:space="preserv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087D0689"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pacific-white-sided dolphins.  </w:t>
      </w:r>
    </w:p>
    <w:p w14:paraId="220FFF5E" w14:textId="178C03FE" w:rsidR="006D31B0" w:rsidRDefault="006D31B0">
      <w:pPr>
        <w:pStyle w:val="Heading3"/>
      </w:pPr>
      <w:r>
        <w:t>JASCO, Vancouver Frasier Port Authority, Ocean Networks Canada</w:t>
      </w:r>
    </w:p>
    <w:p w14:paraId="693D9D46" w14:textId="64DE072E" w:rsidR="006A1A86" w:rsidRPr="006A1A86" w:rsidRDefault="006A1A86" w:rsidP="007A68EB">
      <w:pPr>
        <w:rPr>
          <w:b/>
          <w:bCs/>
        </w:rPr>
      </w:pPr>
      <w:r>
        <w:rPr>
          <w:b/>
          <w:bCs/>
        </w:rPr>
        <w:t xml:space="preserve">Strait of Georgia </w:t>
      </w:r>
    </w:p>
    <w:p w14:paraId="444D4964" w14:textId="4867B8BF" w:rsidR="006D31B0" w:rsidRDefault="004B7905" w:rsidP="004B7905">
      <w:r>
        <w:lastRenderedPageBreak/>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522D41">
        <w:t xml:space="preserve">A small section of the data </w:t>
      </w:r>
      <w:proofErr w:type="gramStart"/>
      <w:r w:rsidR="00522D41">
        <w:t>were</w:t>
      </w:r>
      <w:proofErr w:type="gramEnd"/>
      <w:r w:rsidR="00522D41">
        <w:t xml:space="preserve"> manually validated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069D28A9" w:rsidR="006D31B0" w:rsidRDefault="00B937FD" w:rsidP="006D31B0">
      <w:r>
        <w:t xml:space="preserve">Encounters were manually annotated by expert analysts for the presence of killer whale calls </w:t>
      </w:r>
      <w:r w:rsidR="001117A4">
        <w:t>following the HALLO protocol</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pacific-white-sided dolphins.  </w:t>
      </w:r>
    </w:p>
    <w:p w14:paraId="3DDA8308" w14:textId="77777777" w:rsidR="006D31B0" w:rsidRPr="006D31B0" w:rsidRDefault="006D31B0" w:rsidP="006D31B0"/>
    <w:p w14:paraId="508D1868" w14:textId="71C7B3B5" w:rsidR="002D7169" w:rsidRDefault="002D7169">
      <w:pPr>
        <w:pStyle w:val="Heading3"/>
        <w:pPrChange w:id="10" w:author="Kaitlin Palmer" w:date="2024-01-21T17:43:00Z">
          <w:pPr>
            <w:pStyle w:val="Heading2"/>
          </w:pPr>
        </w:pPrChange>
      </w:pPr>
      <w:r>
        <w:t>SIMRES</w:t>
      </w:r>
    </w:p>
    <w:p w14:paraId="154610B5" w14:textId="24AF7900" w:rsidR="00E03AEF" w:rsidRDefault="00E03AEF" w:rsidP="00E03AEF"/>
    <w:p w14:paraId="582A49FA" w14:textId="77777777"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Saturna Island Marine Research and Education Society (SIMRES) maintains several hydrophones along the BC coast as part of the Whale Sound Network. This network collaborates to enable scientific quantification of how the ocean soundscape is changing. Since 2015, hydrophones have been placed in Boundary Pass at two different locations, East Point and Monarch Head (SIMRES, 2020). </w:t>
      </w:r>
      <w:r>
        <w:rPr>
          <w:rFonts w:cstheme="minorHAnsi"/>
          <w:color w:val="000000" w:themeColor="text1"/>
        </w:rPr>
        <w:t>The a</w:t>
      </w:r>
      <w:r>
        <w:rPr>
          <w:rFonts w:eastAsia="Times New Roman" w:cstheme="minorHAnsi"/>
          <w:color w:val="000000" w:themeColor="text1"/>
        </w:rPr>
        <w:t>nnotated data provided were from the East Point Hydrophone located off the southeasternmost point of Saturna Island.</w:t>
      </w:r>
      <w:r>
        <w:rPr>
          <w:rFonts w:cstheme="minorHAnsi"/>
          <w:color w:val="000000" w:themeColor="text1"/>
        </w:rPr>
        <w:t xml:space="preserve"> From June through October 2022, Southern Resident killer whales (SRKW) were both acoustically detected and visually sighted 13 times by nearby citizen scientists from the Southern Gulf Islands Whale Sighting Network (SGIWSN) and student researchers from Simon Fraser University. </w:t>
      </w:r>
    </w:p>
    <w:p w14:paraId="7AC1BC2E" w14:textId="21287763" w:rsidR="00681A55" w:rsidRPr="00785A22" w:rsidRDefault="00D078EC" w:rsidP="00785A22">
      <w:pPr>
        <w:spacing w:line="235" w:lineRule="atLeast"/>
        <w:jc w:val="both"/>
        <w:rPr>
          <w:rFonts w:cstheme="minorHAnsi"/>
          <w:color w:val="000000" w:themeColor="text1"/>
        </w:rPr>
      </w:pPr>
      <w:r>
        <w:rPr>
          <w:rFonts w:cstheme="minorHAnsi"/>
          <w:color w:val="000000" w:themeColor="text1"/>
        </w:rPr>
        <w:t xml:space="preserve">The goal of this annotation effort was to determine how vessel noise impacts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B028C7C" w:rsidR="00413CB3" w:rsidRDefault="00D078EC" w:rsidP="00D078EC">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 xml:space="preserve">the commercial shipping </w:t>
      </w:r>
      <w:r>
        <w:rPr>
          <w:rFonts w:eastAsia="Times New Roman" w:cstheme="minorHAnsi"/>
          <w:color w:val="000000"/>
        </w:rPr>
        <w:lastRenderedPageBreak/>
        <w:t>channel in Boundary Pass</w:t>
      </w:r>
      <w:r w:rsidR="00785A22">
        <w:rPr>
          <w:rFonts w:eastAsia="Times New Roman" w:cstheme="minorHAnsi"/>
          <w:color w:val="000000"/>
        </w:rPr>
        <w:t xml:space="preserve"> (</w:t>
      </w:r>
      <w:r>
        <w:rPr>
          <w:rFonts w:cstheme="minorHAnsi"/>
          <w:color w:val="000000"/>
        </w:rPr>
        <w:t>48.780</w:t>
      </w:r>
      <w:r>
        <w:rPr>
          <w:rFonts w:cstheme="minorHAnsi"/>
          <w:color w:val="000000"/>
        </w:rPr>
        <w:sym w:font="Symbol" w:char="F0B0"/>
      </w:r>
      <w:r>
        <w:rPr>
          <w:rFonts w:cstheme="minorHAnsi"/>
          <w:color w:val="000000"/>
        </w:rPr>
        <w:t xml:space="preserve"> N</w:t>
      </w:r>
      <w:r w:rsidR="00785A22">
        <w:rPr>
          <w:rFonts w:cstheme="minorHAnsi"/>
          <w:color w:val="000000"/>
        </w:rPr>
        <w:t xml:space="preserve">, </w:t>
      </w:r>
      <w:r>
        <w:rPr>
          <w:rFonts w:cstheme="minorHAnsi"/>
          <w:color w:val="000000"/>
        </w:rPr>
        <w:t>123.052</w:t>
      </w:r>
      <w:r>
        <w:rPr>
          <w:rFonts w:cstheme="minorHAnsi"/>
          <w:color w:val="000000"/>
        </w:rPr>
        <w:sym w:font="Symbol" w:char="F0B0"/>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down sampled to 64 kHz 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w:t>
      </w:r>
      <w:proofErr w:type="spellStart"/>
      <w:r w:rsidR="00D078EC">
        <w:rPr>
          <w:rFonts w:eastAsia="Times New Roman" w:cstheme="minorHAnsi"/>
          <w:color w:val="222222"/>
        </w:rPr>
        <w:t>SpeciesClass</w:t>
      </w:r>
      <w:proofErr w:type="spellEnd"/>
      <w:r w:rsidR="00D078EC">
        <w:rPr>
          <w:rFonts w:eastAsia="Times New Roman" w:cstheme="minorHAnsi"/>
          <w:color w:val="222222"/>
        </w:rPr>
        <w:t xml:space="preserve">.  </w:t>
      </w:r>
    </w:p>
    <w:p w14:paraId="27DF2D50" w14:textId="6011A385"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w:t>
      </w:r>
      <w:proofErr w:type="spellStart"/>
      <w:r w:rsidR="00413CB3">
        <w:rPr>
          <w:rFonts w:eastAsia="Times New Roman" w:cstheme="minorHAnsi"/>
          <w:color w:val="222222"/>
        </w:rPr>
        <w:t>Annotiation</w:t>
      </w:r>
      <w:proofErr w:type="spellEnd"/>
      <w:r w:rsidR="00413CB3">
        <w:rPr>
          <w:rFonts w:eastAsia="Times New Roman" w:cstheme="minorHAnsi"/>
          <w:color w:val="222222"/>
        </w:rPr>
        <w:t xml:space="preserve"> indicating a low or medium quality were noted as ‘Uncertain” or 0 in the </w:t>
      </w:r>
      <w:proofErr w:type="spellStart"/>
      <w:r w:rsidR="00413CB3">
        <w:rPr>
          <w:rFonts w:eastAsia="Times New Roman" w:cstheme="minorHAnsi"/>
          <w:color w:val="222222"/>
        </w:rPr>
        <w:t>KW_certain</w:t>
      </w:r>
      <w:proofErr w:type="spellEnd"/>
      <w:r w:rsidR="00413CB3">
        <w:rPr>
          <w:rFonts w:eastAsia="Times New Roman" w:cstheme="minorHAnsi"/>
          <w:color w:val="222222"/>
        </w:rPr>
        <w:t xml:space="preserve"> </w:t>
      </w:r>
      <w:proofErr w:type="spellStart"/>
      <w:r w:rsidR="00413CB3">
        <w:rPr>
          <w:rFonts w:eastAsia="Times New Roman" w:cstheme="minorHAnsi"/>
          <w:color w:val="222222"/>
        </w:rPr>
        <w:t>colum</w:t>
      </w:r>
      <w:proofErr w:type="spellEnd"/>
      <w:r w:rsidR="00413CB3">
        <w:rPr>
          <w:rFonts w:eastAsia="Times New Roman" w:cstheme="minorHAnsi"/>
          <w:color w:val="222222"/>
        </w:rPr>
        <w:t>.</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3398EC7" w:rsidR="00EC57B9" w:rsidRDefault="00EC57B9" w:rsidP="00977016">
      <w:r>
        <w:t xml:space="preserve">Data from two locations spanning </w:t>
      </w:r>
      <w:r w:rsidR="00785A22">
        <w:t>2008-2013</w:t>
      </w:r>
      <w:r>
        <w:t xml:space="preserve"> years </w:t>
      </w:r>
      <w:r w:rsidR="00413CB3">
        <w:t xml:space="preserve">were </w:t>
      </w:r>
      <w:r>
        <w:t>provide</w:t>
      </w:r>
      <w:r w:rsidR="00413CB3">
        <w:t>d</w:t>
      </w:r>
      <w:r>
        <w:t xml:space="preserve"> by the Scripts Institute of Oceanography. Data were part of a long-term monitoring project off the Washington Coast</w:t>
      </w:r>
      <w:r w:rsidR="00785A22">
        <w:t xml:space="preserve"> and consist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74C30004" w:rsidR="00672334" w:rsidRDefault="00785A22" w:rsidP="00977016">
      <w:r>
        <w:t>High-frequency acoustic recording packages (</w:t>
      </w:r>
      <w:r w:rsidR="00672334">
        <w:t>HARP</w:t>
      </w:r>
      <w:r>
        <w:t>; Wigge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61294A" w:rsidRPr="0061294A">
        <w:rPr>
          <w:rFonts w:ascii="Calibri" w:hAnsi="Calibri" w:cs="Calibri"/>
        </w:rPr>
        <w:t>(2007)</w:t>
      </w:r>
      <w:r>
        <w:fldChar w:fldCharType="end"/>
      </w:r>
      <w:r>
        <w:t>)</w:t>
      </w:r>
      <w:r w:rsidR="00672334">
        <w:t xml:space="preserve"> packages were deployed in</w:t>
      </w:r>
      <w:r>
        <w:t xml:space="preserve"> a</w:t>
      </w:r>
      <w:r w:rsidR="00672334">
        <w:t xml:space="preserve"> nearshore (Cape Elizabth) and offshore (Quinault Canyon) location</w:t>
      </w:r>
      <w:r>
        <w:t>.</w:t>
      </w:r>
      <w:r w:rsidR="003500AE">
        <w:t xml:space="preserve"> HARPs sampled continuously at 200 kHz. </w:t>
      </w:r>
      <w:r>
        <w:t xml:space="preserve"> 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71469D02" w14:textId="5A45A75F" w:rsidR="00527548" w:rsidRPr="00527548" w:rsidRDefault="00527548" w:rsidP="00977016">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5B908408" w14:textId="5BD38D78" w:rsidR="00EC57B9" w:rsidRDefault="00EC57B9" w:rsidP="00977016">
      <w:pPr>
        <w:rPr>
          <w:b/>
          <w:bCs/>
        </w:rPr>
      </w:pPr>
      <w:r>
        <w:rPr>
          <w:b/>
          <w:bCs/>
        </w:rPr>
        <w:t>Annotation</w:t>
      </w:r>
    </w:p>
    <w:p w14:paraId="07EFFE29" w14:textId="67414F1E" w:rsidR="00EC57B9" w:rsidRPr="00785A22" w:rsidRDefault="00785A22" w:rsidP="00977016">
      <w:r>
        <w:t xml:space="preserve">Original pulsed annotations ad described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re-analyzed for the presence of killer whale calls using Raven Pro v1.6.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w:t>
      </w:r>
      <w:r>
        <w:lastRenderedPageBreak/>
        <w:t xml:space="preserve">show structural similarities to biological signals and should be trained against. Killer whale ecotype classes were defined off o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61294A" w:rsidRPr="0061294A">
        <w:rPr>
          <w:rFonts w:ascii="Calibri" w:hAnsi="Calibri" w:cs="Calibri"/>
        </w:rPr>
        <w:t>(Leu et al., 2022, 2022)</w:t>
      </w:r>
      <w:r>
        <w:fldChar w:fldCharType="end"/>
      </w:r>
      <w:r>
        <w:t xml:space="preserve">. Though present in the encounters, echolocation clicks were not labeled during the annotation effort.   </w:t>
      </w:r>
    </w:p>
    <w:p w14:paraId="054CED39" w14:textId="272AFF49" w:rsidR="00E62AFA" w:rsidRDefault="001E2044" w:rsidP="00413CB3">
      <w:pPr>
        <w:pStyle w:val="Heading3"/>
      </w:pPr>
      <w:r>
        <w:t>SMRU</w:t>
      </w:r>
      <w:r w:rsidR="00136586">
        <w:t xml:space="preserve"> Consulting</w:t>
      </w:r>
    </w:p>
    <w:p w14:paraId="28A01D3C" w14:textId="708BBA76" w:rsidR="00E62AFA" w:rsidRDefault="00E62AFA" w:rsidP="00E62AFA">
      <w:r>
        <w:t xml:space="preserve">SMRU Consulting in collaboration with the Whale Museum </w:t>
      </w:r>
      <w:proofErr w:type="gramStart"/>
      <w:r>
        <w:t>have</w:t>
      </w:r>
      <w:proofErr w:type="gramEnd"/>
      <w:r>
        <w:t xml:space="preserve"> maintained a cabled hydrophone within SRKW core habitat for nearly two decades. These data have also been involved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19D7660A" w14:textId="0C2A6E48" w:rsidR="00096624" w:rsidRPr="00096624" w:rsidRDefault="00096624" w:rsidP="00E62AFA">
      <w:r>
        <w:t xml:space="preserve">The recording setup consists of a cabled hydrophone ~30m from shore mounted to the seafloor at 23m depth. Data are streamed continuously onshore, uploaded to a cloud-based system.  </w:t>
      </w:r>
    </w:p>
    <w:p w14:paraId="5782305E" w14:textId="616C79A4" w:rsidR="00E62AFA" w:rsidRDefault="00E62AFA" w:rsidP="00E62AFA">
      <w:pPr>
        <w:rPr>
          <w:b/>
          <w:bCs/>
        </w:rPr>
      </w:pPr>
      <w:r>
        <w:rPr>
          <w:b/>
          <w:bCs/>
        </w:rPr>
        <w:t>Processing</w:t>
      </w:r>
    </w:p>
    <w:p w14:paraId="0D535879" w14:textId="6C3702F1" w:rsidR="00096624" w:rsidRPr="00096624" w:rsidRDefault="00096624" w:rsidP="00E62AFA">
      <w:r>
        <w:t xml:space="preserve">Data are processed for the presence of biological sounds with the PAMGuard whistle and moan detector </w:t>
      </w:r>
      <w:r>
        <w:fldChar w:fldCharType="begin"/>
      </w:r>
      <w:r w:rsidR="0061294A">
        <w:instrText xml:space="preserve"> ADDIN ZOTERO_ITEM CSL_CITATION {"citationID":"068rapqr","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0061294A" w:rsidRPr="0061294A">
        <w:rPr>
          <w:rFonts w:ascii="Calibri" w:hAnsi="Calibri" w:cs="Calibri"/>
        </w:rPr>
        <w:t>(Gillespie et al., 2009)</w:t>
      </w:r>
      <w:r>
        <w:fldChar w:fldCharType="end"/>
      </w:r>
      <w:r>
        <w:t xml:space="preserve">. Signals of interest are flagged for later review. </w:t>
      </w:r>
    </w:p>
    <w:p w14:paraId="6334F415" w14:textId="53B8E5B8" w:rsidR="00E62AFA" w:rsidRPr="00E62AFA" w:rsidRDefault="00E62AFA" w:rsidP="00E62AFA">
      <w:pPr>
        <w:rPr>
          <w:b/>
          <w:bCs/>
        </w:rPr>
      </w:pPr>
      <w:r>
        <w:rPr>
          <w:b/>
          <w:bCs/>
        </w:rPr>
        <w:t>Annotation</w:t>
      </w:r>
    </w:p>
    <w:p w14:paraId="5EEBA86D" w14:textId="7AC39AFB" w:rsidR="00E62AFA" w:rsidRDefault="001D2E15" w:rsidP="00E62AFA">
      <w:r>
        <w:t>Annotation procedures followed the HALLO protocol.</w:t>
      </w:r>
    </w:p>
    <w:p w14:paraId="0B83C706" w14:textId="7ADBCEB4" w:rsidR="003657A0" w:rsidRDefault="003657A0">
      <w:pPr>
        <w:pStyle w:val="Heading3"/>
      </w:pPr>
      <w:bookmarkStart w:id="11" w:name="_Ref169574739"/>
      <w:r>
        <w:t>University of Alaska Fairbanks</w:t>
      </w:r>
    </w:p>
    <w:p w14:paraId="0994457C" w14:textId="77777777" w:rsidR="003657A0" w:rsidRDefault="003657A0" w:rsidP="003657A0"/>
    <w:p w14:paraId="0A073A8C" w14:textId="1E87496A" w:rsidR="003657A0" w:rsidRDefault="003657A0" w:rsidP="003657A0">
      <w:r>
        <w:t xml:space="preserve">Data contributed by the University of Alaska Fairbanks and North Gulf Oceanic Society are part of a long-term killer whale monitoring project in the Gulf of Alaska. This includes recordings of the southern Alaska resident, Gulf of Alaska transient, AT1 transient, and offshore killer whale populations. </w:t>
      </w:r>
    </w:p>
    <w:p w14:paraId="50C4AA39" w14:textId="77777777" w:rsidR="003657A0" w:rsidRDefault="003657A0" w:rsidP="003657A0">
      <w:pPr>
        <w:rPr>
          <w:b/>
          <w:bCs/>
        </w:rPr>
      </w:pPr>
      <w:r>
        <w:rPr>
          <w:b/>
          <w:bCs/>
        </w:rPr>
        <w:t>Deployment</w:t>
      </w:r>
    </w:p>
    <w:p w14:paraId="525DB22C" w14:textId="6404A0B6" w:rsidR="003657A0" w:rsidRDefault="003657A0" w:rsidP="003657A0">
      <w:r>
        <w:t>Recordings of southern Alaska residents were taken with a dipping hydrophone during vessel survey encounters in Prince William Sound and Kenai Fjords (</w:t>
      </w:r>
      <w:r w:rsidR="009F42C5">
        <w:fldChar w:fldCharType="begin"/>
      </w:r>
      <w:r w:rsidR="009F42C5">
        <w:instrText xml:space="preserve"> REF _Ref163560742 \h </w:instrText>
      </w:r>
      <w:r w:rsidR="009F42C5">
        <w:fldChar w:fldCharType="separate"/>
      </w:r>
      <w:r w:rsidR="009F42C5">
        <w:t xml:space="preserve">Figure </w:t>
      </w:r>
      <w:r w:rsidR="009F42C5">
        <w:rPr>
          <w:noProof/>
        </w:rPr>
        <w:t>1</w:t>
      </w:r>
      <w:r w:rsidR="009F42C5">
        <w:fldChar w:fldCharType="end"/>
      </w:r>
      <w:r>
        <w:t xml:space="preserve">) </w:t>
      </w:r>
      <w:commentRangeStart w:id="12"/>
      <w:commentRangeStart w:id="13"/>
      <w:r>
        <w:t>between</w:t>
      </w:r>
      <w:commentRangeEnd w:id="12"/>
      <w:r>
        <w:rPr>
          <w:rStyle w:val="CommentReference"/>
        </w:rPr>
        <w:commentReference w:id="12"/>
      </w:r>
      <w:commentRangeEnd w:id="13"/>
      <w:r w:rsidR="009F42C5">
        <w:rPr>
          <w:rStyle w:val="CommentReference"/>
        </w:rPr>
        <w:commentReference w:id="13"/>
      </w:r>
      <w:r>
        <w:t xml:space="preserve"> May and October in 2019, 2020, and 2021. When killer whales were encountered, we photographically identified as many individuals present as possible. We then maneuvered the vessel </w:t>
      </w:r>
      <w:r w:rsidRPr="00A837EF">
        <w:t xml:space="preserve">approximately 500 m in front of the animals, shut off the engine, and collected a field recording using </w:t>
      </w:r>
      <w:r>
        <w:t xml:space="preserve">either </w:t>
      </w:r>
      <w:r w:rsidRPr="00A837EF">
        <w:t xml:space="preserve">an Ocean Instruments </w:t>
      </w:r>
      <w:proofErr w:type="spellStart"/>
      <w:r w:rsidRPr="00A837EF">
        <w:t>SoundTrap</w:t>
      </w:r>
      <w:proofErr w:type="spellEnd"/>
      <w:r w:rsidRPr="00A837EF">
        <w:t xml:space="preserve"> ST300 hydrophone or a High-Tech, Inc. HTI-96-Min hydrophone</w:t>
      </w:r>
      <w:r>
        <w:t xml:space="preserve"> </w:t>
      </w:r>
      <w:r w:rsidRPr="00A837EF">
        <w:t>with a TASCAM DR100 portable digital recorder</w:t>
      </w:r>
      <w:r>
        <w:t xml:space="preserve"> (sampling rate 24 kHz)</w:t>
      </w:r>
      <w:r w:rsidRPr="00A837EF">
        <w:t>.</w:t>
      </w:r>
      <w:r>
        <w:t xml:space="preserve"> Dipping hydrophones were </w:t>
      </w:r>
      <w:r w:rsidRPr="00A837EF">
        <w:t>deployed at</w:t>
      </w:r>
      <w:r>
        <w:t xml:space="preserve"> approximately</w:t>
      </w:r>
      <w:r w:rsidRPr="00A837EF">
        <w:t xml:space="preserve"> 8 – 10 m depth</w:t>
      </w:r>
      <w:r w:rsidR="00E318DB">
        <w:t xml:space="preserve"> (</w:t>
      </w:r>
      <w:r w:rsidR="00E318DB">
        <w:fldChar w:fldCharType="begin"/>
      </w:r>
      <w:r w:rsidR="00E318DB">
        <w:instrText xml:space="preserve"> REF _Ref160180346 \h </w:instrText>
      </w:r>
      <w:r w:rsidR="00E318DB">
        <w:fldChar w:fldCharType="separate"/>
      </w:r>
      <w:r w:rsidR="00E318DB">
        <w:t xml:space="preserve">Table </w:t>
      </w:r>
      <w:r w:rsidR="00E318DB">
        <w:rPr>
          <w:noProof/>
        </w:rPr>
        <w:t>2</w:t>
      </w:r>
      <w:r w:rsidR="00E318DB">
        <w:fldChar w:fldCharType="end"/>
      </w:r>
      <w:r w:rsidR="00E318DB">
        <w:t>)</w:t>
      </w:r>
      <w:r>
        <w:t xml:space="preserve">. </w:t>
      </w:r>
    </w:p>
    <w:p w14:paraId="6F892D5B" w14:textId="1A0DCE23" w:rsidR="003657A0" w:rsidRDefault="003657A0" w:rsidP="003657A0">
      <w:r>
        <w:t>We rarely encountered transient or offshore killer whales during vessel surveys, and transient killer whales also vocalize less often than residents</w:t>
      </w:r>
      <w:r w:rsidR="00E318DB">
        <w:t xml:space="preserve"> </w:t>
      </w:r>
      <w:r w:rsidR="00D91775">
        <w:fldChar w:fldCharType="begin"/>
      </w:r>
      <w:r w:rsidR="00D91775">
        <w:instrText xml:space="preserve"> ADDIN ZOTERO_ITEM CSL_CITATION {"citationID":"0EdAetb1","properties":{"formattedCitation":"(Deecke et al., 2005; Saulitis et al., 2005)","plainCitation":"(Deecke et al., 2005; Saulitis et al., 2005)","noteIndex":0},"citationItems":[{"id":"Gcg4NCXY/0e2Sqn2R","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Gcg4NCXY/C5fUZp0f","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rsidR="00D91775">
        <w:fldChar w:fldCharType="separate"/>
      </w:r>
      <w:r w:rsidR="00D91775" w:rsidRPr="00D91775">
        <w:rPr>
          <w:rFonts w:ascii="Calibri" w:hAnsi="Calibri" w:cs="Calibri"/>
        </w:rPr>
        <w:t>(</w:t>
      </w:r>
      <w:proofErr w:type="spellStart"/>
      <w:r w:rsidR="00D91775" w:rsidRPr="00D91775">
        <w:rPr>
          <w:rFonts w:ascii="Calibri" w:hAnsi="Calibri" w:cs="Calibri"/>
        </w:rPr>
        <w:t>Deecke</w:t>
      </w:r>
      <w:proofErr w:type="spellEnd"/>
      <w:r w:rsidR="00D91775" w:rsidRPr="00D91775">
        <w:rPr>
          <w:rFonts w:ascii="Calibri" w:hAnsi="Calibri" w:cs="Calibri"/>
        </w:rPr>
        <w:t xml:space="preserve"> et al., 2005; </w:t>
      </w:r>
      <w:proofErr w:type="spellStart"/>
      <w:r w:rsidR="00D91775" w:rsidRPr="00D91775">
        <w:rPr>
          <w:rFonts w:ascii="Calibri" w:hAnsi="Calibri" w:cs="Calibri"/>
        </w:rPr>
        <w:t>Saulitis</w:t>
      </w:r>
      <w:proofErr w:type="spellEnd"/>
      <w:r w:rsidR="00D91775" w:rsidRPr="00D91775">
        <w:rPr>
          <w:rFonts w:ascii="Calibri" w:hAnsi="Calibri" w:cs="Calibri"/>
        </w:rPr>
        <w:t xml:space="preserve"> et al., 2005)</w:t>
      </w:r>
      <w:r w:rsidR="00D91775">
        <w:fldChar w:fldCharType="end"/>
      </w:r>
      <w:r w:rsidR="00D91775">
        <w:t xml:space="preserve"> </w:t>
      </w:r>
      <w:r>
        <w:t xml:space="preserve">making field recordings difficult to obtain. We therefore contributed recordings from moored hydrophones in which we detected Gulf of Alaska transient, AT1 transient, or offshore killer whales. </w:t>
      </w:r>
      <w:commentRangeStart w:id="14"/>
      <w:r>
        <w:t>Moored hydrophones were deployed in Hinchinbrook Entrance, Montague Strait, Resurrection Bay, and Kachemak Bay (</w:t>
      </w:r>
      <w:r w:rsidR="00D91775">
        <w:t xml:space="preserve">Sup. </w:t>
      </w:r>
      <w:r w:rsidR="00D91775">
        <w:lastRenderedPageBreak/>
        <w:t xml:space="preserve">Fig </w:t>
      </w:r>
      <w:proofErr w:type="spellStart"/>
      <w:r w:rsidR="00D91775">
        <w:t>XXX</w:t>
      </w:r>
      <w:r>
        <w:t>,</w:t>
      </w:r>
      <w:r w:rsidR="00D91775">
        <w:fldChar w:fldCharType="begin"/>
      </w:r>
      <w:r w:rsidR="00D91775">
        <w:instrText xml:space="preserve"> REF _Ref160180346 \h </w:instrText>
      </w:r>
      <w:r w:rsidR="00D91775">
        <w:fldChar w:fldCharType="separate"/>
      </w:r>
      <w:r w:rsidR="00D91775">
        <w:t>Table</w:t>
      </w:r>
      <w:proofErr w:type="spellEnd"/>
      <w:r w:rsidR="00D91775">
        <w:t xml:space="preserve"> </w:t>
      </w:r>
      <w:r w:rsidR="00D91775">
        <w:rPr>
          <w:noProof/>
        </w:rPr>
        <w:t>2</w:t>
      </w:r>
      <w:r w:rsidR="00D91775">
        <w:fldChar w:fldCharType="end"/>
      </w:r>
      <w:r>
        <w:t xml:space="preserve">) </w:t>
      </w:r>
      <w:commentRangeEnd w:id="14"/>
      <w:r w:rsidR="00E318DB">
        <w:rPr>
          <w:rStyle w:val="CommentReference"/>
        </w:rPr>
        <w:commentReference w:id="14"/>
      </w:r>
      <w:r>
        <w:t>beginning in 2016, though for this analysis we included transient recordings from June 2019 to May 2021 and offshore recordings from May 2022 and April 2023. Hydrophones were deployed at depths of 25</w:t>
      </w:r>
      <w:commentRangeStart w:id="15"/>
      <w:r>
        <w:t xml:space="preserve"> – 42 m on primarily gravel and sand substrate and were moored approximately 2 m above the seafloor. Moored hydrophones recorded at a 24 kHz sampling rate and on a predominantly 5 min on, 10 min off duty cycle, although some deployments recorded 4 min on, 11 min off or 4 min on, 16 min off to conserve battery. </w:t>
      </w:r>
      <w:commentRangeEnd w:id="15"/>
      <w:r>
        <w:rPr>
          <w:rStyle w:val="CommentReference"/>
        </w:rPr>
        <w:commentReference w:id="15"/>
      </w:r>
    </w:p>
    <w:p w14:paraId="36F4D24F" w14:textId="770F45CA" w:rsidR="003657A0" w:rsidRPr="003657A0" w:rsidRDefault="003657A0" w:rsidP="003657A0">
      <w:pPr>
        <w:rPr>
          <w:b/>
          <w:bCs/>
        </w:rPr>
      </w:pPr>
      <w:r>
        <w:rPr>
          <w:b/>
          <w:bCs/>
        </w:rPr>
        <w:t>Processing</w:t>
      </w:r>
    </w:p>
    <w:p w14:paraId="7C9DE10F" w14:textId="2B8EF8AA" w:rsidR="003657A0" w:rsidRDefault="003657A0" w:rsidP="003657A0">
      <w:r>
        <w:t xml:space="preserve">All acoustic data from moored hydrophones were processed using the Whistle and Moan Detector in the open-source software package </w:t>
      </w:r>
      <w:proofErr w:type="spellStart"/>
      <w:r>
        <w:t>PAMGuard</w:t>
      </w:r>
      <w:proofErr w:type="spellEnd"/>
      <w:r>
        <w:t xml:space="preserve"> </w:t>
      </w:r>
      <w:r w:rsidR="00D91775">
        <w:t>v.</w:t>
      </w:r>
      <w:r w:rsidRPr="00B76E44">
        <w:t>1.15.17</w:t>
      </w:r>
      <w:r w:rsidR="00E318DB">
        <w:t xml:space="preserve"> </w:t>
      </w:r>
      <w:r w:rsidR="00E318DB">
        <w:fldChar w:fldCharType="begin"/>
      </w:r>
      <w:r w:rsidR="00E318DB">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rsidR="00E318DB">
        <w:fldChar w:fldCharType="separate"/>
      </w:r>
      <w:r w:rsidR="00E318DB" w:rsidRPr="00E318DB">
        <w:rPr>
          <w:rFonts w:ascii="Calibri" w:hAnsi="Calibri" w:cs="Calibri"/>
        </w:rPr>
        <w:t>(Gillespie et al., 2009)</w:t>
      </w:r>
      <w:r w:rsidR="00E318DB">
        <w:fldChar w:fldCharType="end"/>
      </w:r>
      <w:r w:rsidRPr="00B76E44">
        <w:t>. Spectrograms were created with a 1024 Hz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transients and AT1 transients were identified using published call catalogues</w:t>
      </w:r>
      <w:r w:rsidR="00E318DB">
        <w:t xml:space="preserve"> </w:t>
      </w:r>
      <w:r w:rsidR="00E318DB" w:rsidRPr="00E318DB">
        <w:rPr>
          <w:rFonts w:ascii="Calibri" w:hAnsi="Calibri" w:cs="Calibri"/>
        </w:rPr>
        <w:t xml:space="preserve">(Myers et al., 2021a; </w:t>
      </w:r>
      <w:proofErr w:type="spellStart"/>
      <w:r w:rsidR="00E318DB" w:rsidRPr="00E318DB">
        <w:rPr>
          <w:rFonts w:ascii="Calibri" w:hAnsi="Calibri" w:cs="Calibri"/>
        </w:rPr>
        <w:t>Saulitis</w:t>
      </w:r>
      <w:proofErr w:type="spellEnd"/>
      <w:r w:rsidR="00E318DB" w:rsidRPr="00E318DB">
        <w:rPr>
          <w:rFonts w:ascii="Calibri" w:hAnsi="Calibri" w:cs="Calibri"/>
        </w:rPr>
        <w:t xml:space="preserve"> et al., 2005)</w:t>
      </w:r>
      <w:r w:rsidR="00E318DB">
        <w:t xml:space="preserve">. </w:t>
      </w:r>
      <w:r>
        <w:t>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052E8BEF" w14:textId="477083A9" w:rsidR="003657A0" w:rsidRDefault="003657A0" w:rsidP="003657A0">
      <w:pPr>
        <w:rPr>
          <w:b/>
          <w:bCs/>
        </w:rPr>
      </w:pPr>
      <w:r>
        <w:rPr>
          <w:b/>
          <w:bCs/>
        </w:rPr>
        <w:t>Annotation</w:t>
      </w:r>
    </w:p>
    <w:p w14:paraId="47755E04" w14:textId="5E101F55" w:rsidR="003657A0" w:rsidRDefault="00E318DB" w:rsidP="003657A0">
      <w:r>
        <w:t>D</w:t>
      </w:r>
      <w:r w:rsidR="003657A0">
        <w:t>iscrete pulsed calls were manually annotated by H. Myers in Raven Pro</w:t>
      </w:r>
      <w:r>
        <w:t xml:space="preserve"> v.</w:t>
      </w:r>
      <w:r w:rsidR="003657A0">
        <w:t xml:space="preserve">1.6.5. A bounding box was drawn around each call, and the call start time, end time, low frequency, high frequency, and length were saved in selection </w:t>
      </w:r>
      <w:commentRangeStart w:id="16"/>
      <w:r w:rsidR="003657A0">
        <w:t>tables</w:t>
      </w:r>
      <w:commentRangeEnd w:id="16"/>
      <w:r w:rsidR="009F42C5">
        <w:rPr>
          <w:rStyle w:val="CommentReference"/>
        </w:rPr>
        <w:commentReference w:id="16"/>
      </w:r>
      <w:r w:rsidR="003657A0">
        <w:t xml:space="preserve">. </w:t>
      </w:r>
    </w:p>
    <w:p w14:paraId="07E3C125" w14:textId="77777777" w:rsidR="003657A0" w:rsidRPr="003657A0" w:rsidRDefault="003657A0" w:rsidP="003657A0">
      <w:pPr>
        <w:rPr>
          <w:b/>
          <w:bCs/>
        </w:rPr>
      </w:pPr>
    </w:p>
    <w:p w14:paraId="5CC628D7" w14:textId="77777777" w:rsidR="003657A0" w:rsidRDefault="003657A0" w:rsidP="003657A0"/>
    <w:p w14:paraId="140FFE42" w14:textId="77777777" w:rsidR="003657A0" w:rsidRPr="003657A0" w:rsidRDefault="003657A0" w:rsidP="003657A0"/>
    <w:p w14:paraId="7ECE2705" w14:textId="3C07762A" w:rsidR="00F865D4" w:rsidRDefault="00F865D4" w:rsidP="00F865D4">
      <w:pPr>
        <w:pStyle w:val="Heading2"/>
      </w:pPr>
      <w:r>
        <w:t>Technical Validation</w:t>
      </w:r>
      <w:bookmarkEnd w:id="11"/>
    </w:p>
    <w:p w14:paraId="45BBF68F" w14:textId="77777777" w:rsidR="00F865D4" w:rsidRDefault="00F865D4" w:rsidP="00F865D4"/>
    <w:p w14:paraId="7B466F2B" w14:textId="245120C5"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quality varied considerably based on the background noise, distance between the animal and </w:t>
      </w:r>
      <w:r w:rsidR="003657A0">
        <w:t>the</w:t>
      </w:r>
      <w:r w:rsidR="009726C8">
        <w:t xml:space="preserve"> hydrophone, and propagation considerations. </w:t>
      </w:r>
    </w:p>
    <w:p w14:paraId="56EE9CA5" w14:textId="633B76B8" w:rsidR="00F865D4" w:rsidRDefault="009726C8" w:rsidP="00F865D4">
      <w:pPr>
        <w:rPr>
          <w:ins w:id="17" w:author="Kaitlin Palmer" w:date="2024-02-05T13:30:00Z"/>
        </w:rPr>
      </w:pPr>
      <w:r>
        <w:t xml:space="preserve">Low SNR detections, as indicated by the reviewing analyst, </w:t>
      </w:r>
      <w:r w:rsidR="00F865D4">
        <w:t>were not included in the dataset or tagged as uncertain. Calls associated with SIMRES were linked with concurrent sightings of SRKW animals.</w:t>
      </w:r>
    </w:p>
    <w:p w14:paraId="5DC263D0" w14:textId="2C3164A6" w:rsidR="00F865D4" w:rsidRPr="00470D7A" w:rsidRDefault="00D17D1C" w:rsidP="00F865D4">
      <w:r>
        <w:t>Collated</w:t>
      </w:r>
      <w:r w:rsidR="00F865D4">
        <w:t xml:space="preserve"> annotations covered an approximately </w:t>
      </w:r>
      <w:r w:rsidR="001D2E15">
        <w:t>11-year</w:t>
      </w:r>
      <w:r w:rsidR="00F865D4">
        <w:t xml:space="preserve"> span from May 2011 through June 2022 and were recorded on a variety of instruments including JASCO </w:t>
      </w:r>
      <w:r>
        <w:t>AMARs</w:t>
      </w:r>
      <w:r w:rsidR="00F865D4">
        <w:t xml:space="preserve">, </w:t>
      </w:r>
      <w:proofErr w:type="spellStart"/>
      <w:r w:rsidR="00F865D4">
        <w:t>Soundtraps</w:t>
      </w:r>
      <w:proofErr w:type="spellEnd"/>
      <w:r w:rsidR="00F865D4">
        <w:t xml:space="preserve">, IC listening devices, and </w:t>
      </w:r>
      <w:r w:rsidR="00D91775">
        <w:t>custom-built</w:t>
      </w:r>
      <w:r w:rsidR="00F865D4">
        <w:t xml:space="preserve"> hydrophones. Sample rates ranged from 16-125khz but were </w:t>
      </w:r>
      <w:proofErr w:type="spellStart"/>
      <w:r w:rsidR="00F865D4">
        <w:t>downsampled</w:t>
      </w:r>
      <w:proofErr w:type="spellEnd"/>
      <w:r w:rsidR="00F865D4">
        <w:t xml:space="preserve"> to 16khz.</w:t>
      </w:r>
      <w:r w:rsidR="00F865D4" w:rsidRPr="00945BA6">
        <w:t xml:space="preserve"> </w:t>
      </w:r>
    </w:p>
    <w:p w14:paraId="6971AEB7" w14:textId="688365D2" w:rsidR="00470D7A" w:rsidRDefault="00F865D4">
      <w:r>
        <w:t xml:space="preserve">An annotation file is provided as a CSV that includes links to audio files. The following describes each column in the annotation file. </w:t>
      </w:r>
      <w:r w:rsidR="00470D7A">
        <w:br w:type="page"/>
      </w:r>
    </w:p>
    <w:p w14:paraId="7919AD58" w14:textId="77777777" w:rsidR="00470D7A" w:rsidRDefault="00470D7A" w:rsidP="00F865D4"/>
    <w:p w14:paraId="1BD7B777" w14:textId="74C25CB4" w:rsidR="00B227C9" w:rsidRDefault="00B227C9" w:rsidP="00B227C9">
      <w:pPr>
        <w:pStyle w:val="Caption"/>
        <w:keepNext/>
      </w:pPr>
      <w:bookmarkStart w:id="18" w:name="_Ref169574781"/>
      <w:r>
        <w:t xml:space="preserve">Table </w:t>
      </w:r>
      <w:r>
        <w:fldChar w:fldCharType="begin"/>
      </w:r>
      <w:r>
        <w:instrText xml:space="preserve"> SEQ Table \* ARABIC </w:instrText>
      </w:r>
      <w:r>
        <w:fldChar w:fldCharType="separate"/>
      </w:r>
      <w:r w:rsidR="008671E3">
        <w:rPr>
          <w:noProof/>
        </w:rPr>
        <w:t>1</w:t>
      </w:r>
      <w:r>
        <w:rPr>
          <w:noProof/>
        </w:rPr>
        <w:fldChar w:fldCharType="end"/>
      </w:r>
      <w:bookmarkEnd w:id="18"/>
      <w:r>
        <w:t xml:space="preserve"> Annotation file </w:t>
      </w:r>
      <w:r w:rsidR="00BD7A10">
        <w:t>descriptors</w:t>
      </w:r>
    </w:p>
    <w:tbl>
      <w:tblPr>
        <w:tblStyle w:val="TableGrid"/>
        <w:tblW w:w="0" w:type="auto"/>
        <w:tblLook w:val="04A0" w:firstRow="1" w:lastRow="0" w:firstColumn="1" w:lastColumn="0" w:noHBand="0" w:noVBand="1"/>
      </w:tblPr>
      <w:tblGrid>
        <w:gridCol w:w="3116"/>
        <w:gridCol w:w="4169"/>
        <w:gridCol w:w="2065"/>
      </w:tblGrid>
      <w:tr w:rsidR="004E21D7" w14:paraId="408C56BB" w14:textId="77777777" w:rsidTr="00470D7A">
        <w:tc>
          <w:tcPr>
            <w:tcW w:w="3116" w:type="dxa"/>
          </w:tcPr>
          <w:p w14:paraId="122F9DAA" w14:textId="4851945A" w:rsidR="004E21D7" w:rsidRDefault="004E21D7" w:rsidP="00F865D4">
            <w:r>
              <w:t>CSV Headings</w:t>
            </w:r>
          </w:p>
        </w:tc>
        <w:tc>
          <w:tcPr>
            <w:tcW w:w="4169" w:type="dxa"/>
          </w:tcPr>
          <w:p w14:paraId="47C0303D" w14:textId="43044289" w:rsidR="004E21D7" w:rsidRDefault="004E21D7" w:rsidP="00F865D4">
            <w:r>
              <w:t>Contents</w:t>
            </w:r>
          </w:p>
        </w:tc>
        <w:tc>
          <w:tcPr>
            <w:tcW w:w="2065" w:type="dxa"/>
          </w:tcPr>
          <w:p w14:paraId="330777D1" w14:textId="759F7E32" w:rsidR="004E21D7" w:rsidRDefault="004E21D7" w:rsidP="00F865D4">
            <w:r>
              <w:t>Structure</w:t>
            </w:r>
          </w:p>
        </w:tc>
      </w:tr>
      <w:tr w:rsidR="004E21D7" w14:paraId="605907E6" w14:textId="77777777" w:rsidTr="00470D7A">
        <w:tc>
          <w:tcPr>
            <w:tcW w:w="3116" w:type="dxa"/>
          </w:tcPr>
          <w:p w14:paraId="62E81A8D" w14:textId="27FC3769" w:rsidR="004E21D7" w:rsidRDefault="004E21D7" w:rsidP="00F865D4">
            <w:proofErr w:type="spellStart"/>
            <w:r w:rsidRPr="002E6980">
              <w:rPr>
                <w:b/>
                <w:bCs/>
              </w:rPr>
              <w:t>SoundFile</w:t>
            </w:r>
            <w:proofErr w:type="spellEnd"/>
          </w:p>
        </w:tc>
        <w:tc>
          <w:tcPr>
            <w:tcW w:w="4169" w:type="dxa"/>
          </w:tcPr>
          <w:p w14:paraId="7D4F6C29" w14:textId="062BE769" w:rsidR="004E21D7" w:rsidRDefault="004E21D7" w:rsidP="00F865D4">
            <w:r>
              <w:t>Name of the audio file from which the annotation was derived</w:t>
            </w:r>
          </w:p>
        </w:tc>
        <w:tc>
          <w:tcPr>
            <w:tcW w:w="2065" w:type="dxa"/>
          </w:tcPr>
          <w:p w14:paraId="6AF55209" w14:textId="77756076" w:rsidR="004E21D7" w:rsidRDefault="004E21D7" w:rsidP="00F865D4">
            <w:r>
              <w:t xml:space="preserve">Character </w:t>
            </w:r>
            <w:r w:rsidR="00470D7A">
              <w:t>s</w:t>
            </w:r>
            <w:r>
              <w:t>tring</w:t>
            </w:r>
          </w:p>
        </w:tc>
      </w:tr>
      <w:tr w:rsidR="00BD7A10" w14:paraId="11A7DF5F" w14:textId="77777777" w:rsidTr="00470D7A">
        <w:tc>
          <w:tcPr>
            <w:tcW w:w="3116" w:type="dxa"/>
          </w:tcPr>
          <w:p w14:paraId="26092764" w14:textId="23818795" w:rsidR="00BD7A10" w:rsidRPr="002E6980" w:rsidRDefault="00BD7A10" w:rsidP="00F865D4">
            <w:pPr>
              <w:rPr>
                <w:b/>
                <w:bCs/>
              </w:rPr>
            </w:pPr>
            <w:proofErr w:type="spellStart"/>
            <w:r w:rsidRPr="00BD7A10">
              <w:rPr>
                <w:b/>
                <w:bCs/>
              </w:rPr>
              <w:t>FilePath</w:t>
            </w:r>
            <w:proofErr w:type="spellEnd"/>
          </w:p>
        </w:tc>
        <w:tc>
          <w:tcPr>
            <w:tcW w:w="4169" w:type="dxa"/>
          </w:tcPr>
          <w:p w14:paraId="4838FF4B" w14:textId="74AA833F" w:rsidR="00BD7A10" w:rsidRDefault="00BD7A10" w:rsidP="00F865D4">
            <w:r>
              <w:t>Full file path to the to the audio file above</w:t>
            </w:r>
          </w:p>
        </w:tc>
        <w:tc>
          <w:tcPr>
            <w:tcW w:w="2065" w:type="dxa"/>
          </w:tcPr>
          <w:p w14:paraId="4DA6C387" w14:textId="138841D5" w:rsidR="00BD7A10" w:rsidRDefault="00BD7A10" w:rsidP="00F865D4">
            <w:r>
              <w:t>Character string</w:t>
            </w:r>
          </w:p>
        </w:tc>
      </w:tr>
      <w:tr w:rsidR="004E21D7" w14:paraId="2616ABE6" w14:textId="77777777" w:rsidTr="00470D7A">
        <w:tc>
          <w:tcPr>
            <w:tcW w:w="3116" w:type="dxa"/>
          </w:tcPr>
          <w:p w14:paraId="5290DA4B" w14:textId="53EC4317" w:rsidR="004E21D7" w:rsidRDefault="004E21D7" w:rsidP="00F865D4">
            <w:proofErr w:type="spellStart"/>
            <w:r w:rsidRPr="004E21D7">
              <w:rPr>
                <w:b/>
                <w:bCs/>
              </w:rPr>
              <w:t>FileBeginSec</w:t>
            </w:r>
            <w:proofErr w:type="spellEnd"/>
          </w:p>
        </w:tc>
        <w:tc>
          <w:tcPr>
            <w:tcW w:w="4169" w:type="dxa"/>
          </w:tcPr>
          <w:p w14:paraId="1A1363FD" w14:textId="462FDDDC" w:rsidR="004E21D7" w:rsidRDefault="004E21D7" w:rsidP="00F865D4">
            <w:r>
              <w:t>Seconds into the audio file representing the start of the bounding box or detection</w:t>
            </w:r>
          </w:p>
        </w:tc>
        <w:tc>
          <w:tcPr>
            <w:tcW w:w="2065" w:type="dxa"/>
          </w:tcPr>
          <w:p w14:paraId="74EF943C" w14:textId="7E2B8BC4" w:rsidR="004E21D7" w:rsidRDefault="004E21D7" w:rsidP="00F865D4">
            <w:r>
              <w:t>Double</w:t>
            </w:r>
          </w:p>
        </w:tc>
      </w:tr>
      <w:tr w:rsidR="004E21D7" w14:paraId="7D9E82D7" w14:textId="77777777" w:rsidTr="00470D7A">
        <w:tc>
          <w:tcPr>
            <w:tcW w:w="3116" w:type="dxa"/>
          </w:tcPr>
          <w:p w14:paraId="4ECD51D3" w14:textId="41DA11F1" w:rsidR="004E21D7" w:rsidRPr="004E21D7" w:rsidRDefault="004E21D7" w:rsidP="004E21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proofErr w:type="spellStart"/>
            <w:r w:rsidRPr="004E21D7">
              <w:rPr>
                <w:b/>
                <w:bCs/>
              </w:rPr>
              <w:t>FileEndSec</w:t>
            </w:r>
            <w:proofErr w:type="spellEnd"/>
          </w:p>
        </w:tc>
        <w:tc>
          <w:tcPr>
            <w:tcW w:w="4169" w:type="dxa"/>
          </w:tcPr>
          <w:p w14:paraId="35C8D921" w14:textId="4648C81E" w:rsidR="004E21D7" w:rsidRDefault="004E21D7" w:rsidP="00F865D4">
            <w:r>
              <w:t>Seconds into the audio file representing the end of the call annotation</w:t>
            </w:r>
          </w:p>
        </w:tc>
        <w:tc>
          <w:tcPr>
            <w:tcW w:w="2065" w:type="dxa"/>
          </w:tcPr>
          <w:p w14:paraId="753E99C8" w14:textId="00B69665" w:rsidR="004E21D7" w:rsidRDefault="004E21D7" w:rsidP="00F865D4">
            <w:r>
              <w:t>Double</w:t>
            </w:r>
          </w:p>
        </w:tc>
      </w:tr>
      <w:tr w:rsidR="004E21D7" w14:paraId="634461F4" w14:textId="77777777" w:rsidTr="00470D7A">
        <w:tc>
          <w:tcPr>
            <w:tcW w:w="3116" w:type="dxa"/>
          </w:tcPr>
          <w:p w14:paraId="450E759B" w14:textId="054B4513" w:rsidR="004E21D7" w:rsidRPr="004E21D7" w:rsidRDefault="004E21D7" w:rsidP="00F865D4">
            <w:pPr>
              <w:rPr>
                <w:b/>
                <w:bCs/>
              </w:rPr>
            </w:pPr>
            <w:proofErr w:type="spellStart"/>
            <w:r w:rsidRPr="004E21D7">
              <w:rPr>
                <w:b/>
                <w:bCs/>
              </w:rPr>
              <w:t>LowFreqHz</w:t>
            </w:r>
            <w:proofErr w:type="spellEnd"/>
          </w:p>
        </w:tc>
        <w:tc>
          <w:tcPr>
            <w:tcW w:w="4169" w:type="dxa"/>
          </w:tcPr>
          <w:p w14:paraId="56C28CC1" w14:textId="64D6477B" w:rsidR="004E21D7" w:rsidRDefault="004E21D7" w:rsidP="00F865D4">
            <w:r>
              <w:t>Lower limit of the bounding box or detection, in Hz</w:t>
            </w:r>
          </w:p>
        </w:tc>
        <w:tc>
          <w:tcPr>
            <w:tcW w:w="2065" w:type="dxa"/>
          </w:tcPr>
          <w:p w14:paraId="009EB2F7" w14:textId="75F9BFD1" w:rsidR="004E21D7" w:rsidRDefault="00B227C9" w:rsidP="00F865D4">
            <w:r>
              <w:t>Double</w:t>
            </w:r>
          </w:p>
        </w:tc>
      </w:tr>
      <w:tr w:rsidR="004E21D7" w14:paraId="11C1B0EF" w14:textId="77777777" w:rsidTr="00470D7A">
        <w:tc>
          <w:tcPr>
            <w:tcW w:w="3116" w:type="dxa"/>
          </w:tcPr>
          <w:p w14:paraId="516EBEA2" w14:textId="3C8393E0" w:rsidR="004E21D7" w:rsidRPr="004E21D7" w:rsidRDefault="004E21D7" w:rsidP="004E21D7">
            <w:pPr>
              <w:rPr>
                <w:b/>
                <w:bCs/>
              </w:rPr>
            </w:pPr>
            <w:proofErr w:type="spellStart"/>
            <w:r w:rsidRPr="004E21D7">
              <w:rPr>
                <w:b/>
                <w:bCs/>
              </w:rPr>
              <w:t>HighFreqHz</w:t>
            </w:r>
            <w:proofErr w:type="spellEnd"/>
          </w:p>
        </w:tc>
        <w:tc>
          <w:tcPr>
            <w:tcW w:w="4169" w:type="dxa"/>
          </w:tcPr>
          <w:p w14:paraId="20942EDC" w14:textId="52F1F8FB" w:rsidR="004E21D7" w:rsidRDefault="004E21D7" w:rsidP="004E21D7">
            <w:r>
              <w:t>Upper limit of the bounding box or detection, in Hz</w:t>
            </w:r>
          </w:p>
        </w:tc>
        <w:tc>
          <w:tcPr>
            <w:tcW w:w="2065" w:type="dxa"/>
          </w:tcPr>
          <w:p w14:paraId="6FD677E0" w14:textId="6E0E1889" w:rsidR="004E21D7" w:rsidRDefault="00B227C9" w:rsidP="004E21D7">
            <w:r>
              <w:t>Double</w:t>
            </w:r>
          </w:p>
        </w:tc>
      </w:tr>
      <w:tr w:rsidR="004E21D7" w14:paraId="4E1E10D9" w14:textId="77777777" w:rsidTr="00470D7A">
        <w:tc>
          <w:tcPr>
            <w:tcW w:w="3116" w:type="dxa"/>
          </w:tcPr>
          <w:p w14:paraId="4EAD6B4F" w14:textId="3E7332B3" w:rsidR="004E21D7" w:rsidRPr="004E21D7" w:rsidRDefault="004E21D7" w:rsidP="004E21D7">
            <w:pPr>
              <w:rPr>
                <w:b/>
                <w:bCs/>
              </w:rPr>
            </w:pPr>
            <w:r w:rsidRPr="004E21D7">
              <w:rPr>
                <w:b/>
                <w:bCs/>
              </w:rPr>
              <w:t>UTC</w:t>
            </w:r>
          </w:p>
        </w:tc>
        <w:tc>
          <w:tcPr>
            <w:tcW w:w="4169" w:type="dxa"/>
          </w:tcPr>
          <w:p w14:paraId="6DFA8F29" w14:textId="2512CF31" w:rsidR="004E21D7" w:rsidRDefault="00470D7A" w:rsidP="004E21D7">
            <w:r>
              <w:t>UTC time at the beginning of each annotation (</w:t>
            </w:r>
            <w:proofErr w:type="spellStart"/>
            <w:r w:rsidR="00BD7A10" w:rsidRPr="004E21D7">
              <w:rPr>
                <w:b/>
                <w:bCs/>
              </w:rPr>
              <w:t>FileBeginSec</w:t>
            </w:r>
            <w:proofErr w:type="spellEnd"/>
            <w:r>
              <w:t>)</w:t>
            </w:r>
          </w:p>
        </w:tc>
        <w:tc>
          <w:tcPr>
            <w:tcW w:w="2065" w:type="dxa"/>
          </w:tcPr>
          <w:p w14:paraId="40531374" w14:textId="682BD7F8" w:rsidR="004E21D7" w:rsidRDefault="00470D7A" w:rsidP="004E21D7">
            <w:r>
              <w:t>Character string ISO formatted date/time</w:t>
            </w:r>
          </w:p>
        </w:tc>
      </w:tr>
      <w:tr w:rsidR="004E21D7" w14:paraId="27D92331" w14:textId="77777777" w:rsidTr="00470D7A">
        <w:tc>
          <w:tcPr>
            <w:tcW w:w="3116" w:type="dxa"/>
          </w:tcPr>
          <w:p w14:paraId="72792826" w14:textId="12340D9D" w:rsidR="004E21D7" w:rsidRPr="004E21D7" w:rsidRDefault="004E21D7" w:rsidP="004E21D7">
            <w:pPr>
              <w:rPr>
                <w:b/>
                <w:bCs/>
              </w:rPr>
            </w:pPr>
            <w:proofErr w:type="spellStart"/>
            <w:r w:rsidRPr="002E6980">
              <w:rPr>
                <w:b/>
                <w:bCs/>
              </w:rPr>
              <w:t>ClassSpecies</w:t>
            </w:r>
            <w:proofErr w:type="spellEnd"/>
          </w:p>
        </w:tc>
        <w:tc>
          <w:tcPr>
            <w:tcW w:w="4169" w:type="dxa"/>
          </w:tcPr>
          <w:p w14:paraId="2D063969" w14:textId="46F60287" w:rsidR="004E21D7" w:rsidRDefault="00470D7A" w:rsidP="004E21D7">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proofErr w:type="spellStart"/>
            <w:r w:rsidRPr="00470D7A">
              <w:rPr>
                <w:b/>
                <w:bCs/>
              </w:rPr>
              <w:t>UndBio</w:t>
            </w:r>
            <w:proofErr w:type="spellEnd"/>
            <w:r>
              <w:t>).</w:t>
            </w:r>
          </w:p>
        </w:tc>
        <w:tc>
          <w:tcPr>
            <w:tcW w:w="2065" w:type="dxa"/>
          </w:tcPr>
          <w:p w14:paraId="62D53182" w14:textId="7421429F" w:rsidR="004E21D7" w:rsidRDefault="00470D7A" w:rsidP="004E21D7">
            <w:r>
              <w:t>Character string</w:t>
            </w:r>
          </w:p>
        </w:tc>
      </w:tr>
      <w:tr w:rsidR="004E21D7" w14:paraId="14CD22D9" w14:textId="77777777" w:rsidTr="00470D7A">
        <w:tc>
          <w:tcPr>
            <w:tcW w:w="3116" w:type="dxa"/>
          </w:tcPr>
          <w:p w14:paraId="3E0EAC84" w14:textId="34A2512D" w:rsidR="004E21D7" w:rsidRPr="004E21D7" w:rsidRDefault="004E21D7" w:rsidP="004E21D7">
            <w:pPr>
              <w:rPr>
                <w:b/>
                <w:bCs/>
              </w:rPr>
            </w:pPr>
            <w:proofErr w:type="spellStart"/>
            <w:r>
              <w:rPr>
                <w:b/>
                <w:bCs/>
              </w:rPr>
              <w:t>AnnotationLevel</w:t>
            </w:r>
            <w:proofErr w:type="spellEnd"/>
          </w:p>
        </w:tc>
        <w:tc>
          <w:tcPr>
            <w:tcW w:w="4169" w:type="dxa"/>
          </w:tcPr>
          <w:p w14:paraId="53FD285B" w14:textId="2DD01F3B" w:rsidR="004E21D7" w:rsidRPr="00B227C9" w:rsidRDefault="00470D7A" w:rsidP="004E21D7">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3202142F" w14:textId="713A70F0" w:rsidR="004E21D7" w:rsidRDefault="00470D7A" w:rsidP="004E21D7">
            <w:r>
              <w:t>Character string</w:t>
            </w:r>
          </w:p>
        </w:tc>
      </w:tr>
      <w:tr w:rsidR="004E21D7" w14:paraId="0D6F07D5" w14:textId="77777777" w:rsidTr="00470D7A">
        <w:tc>
          <w:tcPr>
            <w:tcW w:w="3116" w:type="dxa"/>
          </w:tcPr>
          <w:p w14:paraId="10A4B6DA" w14:textId="60DEF7C2" w:rsidR="004E21D7" w:rsidRPr="004E21D7" w:rsidRDefault="004E21D7" w:rsidP="004E21D7">
            <w:pPr>
              <w:rPr>
                <w:b/>
                <w:bCs/>
              </w:rPr>
            </w:pPr>
            <w:r w:rsidRPr="002E6980">
              <w:rPr>
                <w:b/>
                <w:bCs/>
              </w:rPr>
              <w:t>KW</w:t>
            </w:r>
          </w:p>
        </w:tc>
        <w:tc>
          <w:tcPr>
            <w:tcW w:w="4169" w:type="dxa"/>
          </w:tcPr>
          <w:p w14:paraId="1A078238" w14:textId="47D342B3" w:rsidR="004E21D7" w:rsidRDefault="00470D7A" w:rsidP="004E21D7">
            <w:r>
              <w:t xml:space="preserve">Indicator of </w:t>
            </w:r>
            <w:proofErr w:type="gramStart"/>
            <w:r>
              <w:t>whether or not</w:t>
            </w:r>
            <w:proofErr w:type="gramEnd"/>
            <w:r>
              <w:t xml:space="preserve"> the annotation denotated that the annotation represented a killer whale call</w:t>
            </w:r>
          </w:p>
        </w:tc>
        <w:tc>
          <w:tcPr>
            <w:tcW w:w="2065" w:type="dxa"/>
          </w:tcPr>
          <w:p w14:paraId="2D1B5A96" w14:textId="47943C5F" w:rsidR="004E21D7" w:rsidRDefault="00470D7A" w:rsidP="004E21D7">
            <w:r>
              <w:t>Bool (0</w:t>
            </w:r>
            <w:r w:rsidR="00BD7A10">
              <w:t>,</w:t>
            </w:r>
            <w:r>
              <w:t>1)</w:t>
            </w:r>
          </w:p>
        </w:tc>
      </w:tr>
      <w:tr w:rsidR="004E21D7" w14:paraId="625A4735" w14:textId="77777777" w:rsidTr="00470D7A">
        <w:tc>
          <w:tcPr>
            <w:tcW w:w="3116" w:type="dxa"/>
          </w:tcPr>
          <w:p w14:paraId="35386058" w14:textId="2DA3FE19" w:rsidR="004E21D7" w:rsidRPr="004E21D7" w:rsidRDefault="004E21D7" w:rsidP="004E21D7">
            <w:pPr>
              <w:rPr>
                <w:b/>
                <w:bCs/>
              </w:rPr>
            </w:pPr>
            <w:proofErr w:type="spellStart"/>
            <w:r w:rsidRPr="002E6980">
              <w:rPr>
                <w:b/>
                <w:bCs/>
              </w:rPr>
              <w:t>KW_certain</w:t>
            </w:r>
            <w:proofErr w:type="spellEnd"/>
          </w:p>
        </w:tc>
        <w:tc>
          <w:tcPr>
            <w:tcW w:w="4169" w:type="dxa"/>
          </w:tcPr>
          <w:p w14:paraId="4ED4E1B7" w14:textId="2FBC5938" w:rsidR="004E21D7" w:rsidRDefault="00470D7A" w:rsidP="004E21D7">
            <w:r>
              <w:t xml:space="preserve">Indicator of </w:t>
            </w:r>
            <w:proofErr w:type="gramStart"/>
            <w:r>
              <w:t>whether or not</w:t>
            </w:r>
            <w:proofErr w:type="gramEnd"/>
            <w:r>
              <w:t xml:space="preserve"> the annotator was certain that the annotation was a KW. This is often represented by a question mark in the annotations. For ONC data, annotators listed all potential species that the thought the call could come from.</w:t>
            </w:r>
          </w:p>
        </w:tc>
        <w:tc>
          <w:tcPr>
            <w:tcW w:w="2065" w:type="dxa"/>
          </w:tcPr>
          <w:p w14:paraId="57E409D6" w14:textId="322BC059" w:rsidR="004E21D7" w:rsidRDefault="00470D7A" w:rsidP="004E21D7">
            <w:r>
              <w:t>Bool (</w:t>
            </w:r>
            <w:r w:rsidR="00BD7A10">
              <w:t>NA,</w:t>
            </w:r>
            <w:r>
              <w:t>0</w:t>
            </w:r>
            <w:r w:rsidR="00BD7A10">
              <w:t>,</w:t>
            </w:r>
            <w:r>
              <w:t>1)</w:t>
            </w:r>
          </w:p>
        </w:tc>
      </w:tr>
      <w:tr w:rsidR="004E21D7" w14:paraId="74522367" w14:textId="77777777" w:rsidTr="00470D7A">
        <w:tc>
          <w:tcPr>
            <w:tcW w:w="3116" w:type="dxa"/>
          </w:tcPr>
          <w:p w14:paraId="5C5FFCC7" w14:textId="3F3AC75C" w:rsidR="004E21D7" w:rsidRPr="004E21D7" w:rsidRDefault="004E21D7" w:rsidP="004E21D7">
            <w:pPr>
              <w:rPr>
                <w:b/>
                <w:bCs/>
              </w:rPr>
            </w:pPr>
            <w:r w:rsidRPr="002E6980">
              <w:rPr>
                <w:b/>
                <w:bCs/>
              </w:rPr>
              <w:t>Ecotype</w:t>
            </w:r>
          </w:p>
        </w:tc>
        <w:tc>
          <w:tcPr>
            <w:tcW w:w="4169" w:type="dxa"/>
          </w:tcPr>
          <w:p w14:paraId="4F50CCEA" w14:textId="33785C64" w:rsidR="00470D7A" w:rsidRDefault="00B227C9" w:rsidP="00470D7A">
            <w:r>
              <w:t>Killer whale e</w:t>
            </w:r>
            <w:r w:rsidR="00470D7A">
              <w:t xml:space="preserve">cotype </w:t>
            </w:r>
            <w:r>
              <w:t>or population represented by the KW</w:t>
            </w:r>
            <w:r w:rsidR="00470D7A">
              <w:t xml:space="preserve"> annotation</w:t>
            </w:r>
            <w:r>
              <w:t>, if known</w:t>
            </w:r>
            <w:r w:rsidR="00470D7A">
              <w:t xml:space="preserve">. </w:t>
            </w:r>
            <w:r w:rsidR="00470D7A" w:rsidRPr="00470D7A">
              <w:rPr>
                <w:b/>
                <w:bCs/>
              </w:rPr>
              <w:t>SRKW</w:t>
            </w:r>
            <w:r w:rsidR="00470D7A">
              <w:t xml:space="preserve">- Southern Resident Killer Whale, </w:t>
            </w:r>
            <w:r w:rsidR="00470D7A" w:rsidRPr="00470D7A">
              <w:rPr>
                <w:b/>
                <w:bCs/>
              </w:rPr>
              <w:t>BKW</w:t>
            </w:r>
            <w:r w:rsidR="00470D7A">
              <w:t xml:space="preserve">- Biggs killer whale, </w:t>
            </w:r>
            <w:r w:rsidR="00470D7A" w:rsidRPr="00470D7A">
              <w:rPr>
                <w:b/>
                <w:bCs/>
              </w:rPr>
              <w:t>NRKW</w:t>
            </w:r>
            <w:r w:rsidR="00470D7A">
              <w:t xml:space="preserve">- Northern Resident Killer Whale, or </w:t>
            </w:r>
            <w:r w:rsidR="00470D7A" w:rsidRPr="00470D7A">
              <w:rPr>
                <w:b/>
                <w:bCs/>
              </w:rPr>
              <w:t>OKW</w:t>
            </w:r>
            <w:r w:rsidR="00470D7A">
              <w:t xml:space="preserve">- Offshore Killer </w:t>
            </w:r>
            <w:proofErr w:type="gramStart"/>
            <w:r w:rsidR="00470D7A">
              <w:t>Whale  or</w:t>
            </w:r>
            <w:proofErr w:type="gramEnd"/>
            <w:r w:rsidR="00470D7A">
              <w:t xml:space="preserve"> blank when no ecotype could be determined</w:t>
            </w:r>
          </w:p>
          <w:p w14:paraId="697148B0" w14:textId="77777777" w:rsidR="004E21D7" w:rsidRDefault="004E21D7" w:rsidP="004E21D7"/>
        </w:tc>
        <w:tc>
          <w:tcPr>
            <w:tcW w:w="2065" w:type="dxa"/>
          </w:tcPr>
          <w:p w14:paraId="39FE8571" w14:textId="1610EC15" w:rsidR="004E21D7" w:rsidRDefault="00470D7A" w:rsidP="004E21D7">
            <w:r>
              <w:t>Character string</w:t>
            </w:r>
            <w:r w:rsidR="00BD7A10">
              <w:t xml:space="preserve"> or NA</w:t>
            </w:r>
          </w:p>
        </w:tc>
      </w:tr>
      <w:tr w:rsidR="004E21D7" w14:paraId="35D6B540" w14:textId="77777777" w:rsidTr="00470D7A">
        <w:tc>
          <w:tcPr>
            <w:tcW w:w="3116" w:type="dxa"/>
          </w:tcPr>
          <w:p w14:paraId="66576F97" w14:textId="3E33DAA7" w:rsidR="004E21D7" w:rsidRPr="004E21D7" w:rsidRDefault="004E21D7" w:rsidP="004E21D7">
            <w:pPr>
              <w:rPr>
                <w:b/>
                <w:bCs/>
              </w:rPr>
            </w:pPr>
            <w:r w:rsidRPr="002E6980">
              <w:rPr>
                <w:b/>
                <w:bCs/>
              </w:rPr>
              <w:t>Data Provider</w:t>
            </w:r>
          </w:p>
        </w:tc>
        <w:tc>
          <w:tcPr>
            <w:tcW w:w="4169" w:type="dxa"/>
          </w:tcPr>
          <w:p w14:paraId="4360DE67" w14:textId="33C10FA2" w:rsidR="004E21D7" w:rsidRDefault="00470D7A" w:rsidP="004E21D7">
            <w:r>
              <w:t>Group providing the data</w:t>
            </w:r>
          </w:p>
        </w:tc>
        <w:tc>
          <w:tcPr>
            <w:tcW w:w="2065" w:type="dxa"/>
          </w:tcPr>
          <w:p w14:paraId="7640FA7E" w14:textId="0A2334FC" w:rsidR="004E21D7" w:rsidRDefault="00470D7A" w:rsidP="004E21D7">
            <w:r>
              <w:t>Character string</w:t>
            </w:r>
          </w:p>
        </w:tc>
      </w:tr>
      <w:tr w:rsidR="004E21D7" w14:paraId="092192C3" w14:textId="77777777" w:rsidTr="00470D7A">
        <w:tc>
          <w:tcPr>
            <w:tcW w:w="3116" w:type="dxa"/>
          </w:tcPr>
          <w:p w14:paraId="53F52112" w14:textId="0971EE54" w:rsidR="004E21D7" w:rsidRDefault="004E21D7" w:rsidP="004E21D7">
            <w:r w:rsidRPr="002E6980">
              <w:rPr>
                <w:b/>
                <w:bCs/>
              </w:rPr>
              <w:t>Dep</w:t>
            </w:r>
          </w:p>
        </w:tc>
        <w:tc>
          <w:tcPr>
            <w:tcW w:w="4169" w:type="dxa"/>
          </w:tcPr>
          <w:p w14:paraId="7E029CDB" w14:textId="3C8DE893" w:rsidR="004E21D7" w:rsidRDefault="00470D7A" w:rsidP="004E21D7">
            <w:r>
              <w:t>Shorthand for the deployment location</w:t>
            </w:r>
          </w:p>
        </w:tc>
        <w:tc>
          <w:tcPr>
            <w:tcW w:w="2065" w:type="dxa"/>
          </w:tcPr>
          <w:p w14:paraId="45487E49" w14:textId="03B46B49" w:rsidR="004E21D7" w:rsidRDefault="00470D7A" w:rsidP="004E21D7">
            <w:r>
              <w:t>Character string</w:t>
            </w:r>
          </w:p>
        </w:tc>
      </w:tr>
    </w:tbl>
    <w:p w14:paraId="3273D695" w14:textId="77777777" w:rsidR="00F865D4" w:rsidRPr="002153FF" w:rsidRDefault="00F865D4" w:rsidP="00F865D4"/>
    <w:p w14:paraId="12060817" w14:textId="69AA4267" w:rsidR="002E6980" w:rsidRDefault="00142210" w:rsidP="001D2E15">
      <w:pPr>
        <w:pStyle w:val="Heading2"/>
      </w:pPr>
      <w:r>
        <w:lastRenderedPageBreak/>
        <w:t>Usage Notes</w:t>
      </w:r>
    </w:p>
    <w:p w14:paraId="7BED424A" w14:textId="4E10E511" w:rsidR="00CC3506" w:rsidRDefault="00D17D1C" w:rsidP="006D74B9">
      <w:pPr>
        <w:spacing w:before="120"/>
      </w:pPr>
      <w:r>
        <w:t xml:space="preserve">The intended purpose of these data is to build classifiers for detecting killer whales and classifying </w:t>
      </w:r>
      <w:r w:rsidR="001129BF">
        <w:t xml:space="preserve">signals to population or </w:t>
      </w:r>
      <w:r>
        <w:t>ecotype</w:t>
      </w:r>
      <w:r w:rsidR="00FD162A">
        <w:t xml:space="preserve"> in the Eastern Pacific</w:t>
      </w:r>
      <w:r>
        <w:t>.</w:t>
      </w:r>
      <w:r w:rsidR="00CC3506">
        <w:t xml:space="preserve"> In building detection and classification algorithms users should consider both their intended applications and potential limitations.  For instance, users will immediately note that sample rates differ between each of the contributed datasets and analysis of the annotations will show that down sampling the higher frequency data will limit 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here, killer whale vocalizations may have fundamental frequencies at or above 20khz. Whether or not the features present at higher frequencies represent useful information for population or ecotype type discrimination is yet to be determined.   </w:t>
      </w:r>
    </w:p>
    <w:p w14:paraId="6840FB0E" w14:textId="0CB0ED3A"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w:t>
      </w:r>
      <w:proofErr w:type="gramStart"/>
      <w:r>
        <w:t>directly to</w:t>
      </w:r>
      <w:proofErr w:type="gramEnd"/>
      <w:r w:rsidR="001129BF">
        <w:t xml:space="preserve"> </w:t>
      </w:r>
      <w:proofErr w:type="spellStart"/>
      <w:r w:rsidR="001129BF">
        <w:t>to</w:t>
      </w:r>
      <w:proofErr w:type="spellEnd"/>
      <w:r w:rsidR="001129BF">
        <w:t xml:space="preserve">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073D7FD0" w:rsidR="00D17D1C" w:rsidRDefault="007726C9" w:rsidP="006D74B9">
      <w:pPr>
        <w:spacing w:before="120"/>
      </w:pPr>
      <w:r>
        <w:t xml:space="preserve">Note also that echolocation clicks have not </w:t>
      </w:r>
      <w:r w:rsidR="00AF30C5">
        <w:t>been not</w:t>
      </w:r>
      <w:r>
        <w:t xml:space="preserve"> annotated consistently and are thus not included in the final dataset. However, the </w:t>
      </w:r>
      <w:r w:rsidR="00ED5A28">
        <w:t xml:space="preserve">presence of echolocation clicks has been noted in some files from JASCO and ONC. See original files for those annotations. </w:t>
      </w:r>
      <w:r>
        <w:t xml:space="preserve">As echolocation clicks can be diagnostic of species and potentially ecotype (cite Maddie/April?), further annotation of this dataset could feed into training or validation based on echolocation parameters. </w:t>
      </w:r>
    </w:p>
    <w:p w14:paraId="69D0232B" w14:textId="544A99EB" w:rsidR="002E6980" w:rsidRDefault="002E6980" w:rsidP="002E6980">
      <w:r>
        <w:t xml:space="preserve">Data for this project </w:t>
      </w:r>
      <w:proofErr w:type="gramStart"/>
      <w:r>
        <w:t>represent</w:t>
      </w:r>
      <w:proofErr w:type="gramEnd"/>
      <w:r>
        <w:t xml:space="preserve"> a large collaboration of groups and institutions and each dataset was processed in accordance with each groups project goals. Post processing of the annotations was done to provide a uniform system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pPr>
        <w:pStyle w:val="Heading2"/>
      </w:pPr>
      <w:r>
        <w:t>Code Availability</w:t>
      </w:r>
    </w:p>
    <w:p w14:paraId="4A51DC97" w14:textId="60F84EB4" w:rsidR="008406B2" w:rsidRPr="008406B2" w:rsidRDefault="008406B2" w:rsidP="008406B2">
      <w:r>
        <w:t xml:space="preserve">Data and annotations were collated using R and available here. </w:t>
      </w:r>
      <w:r w:rsidRPr="008406B2">
        <w:t>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25410AF3" w14:textId="5131C9AE" w:rsidR="007D12A4" w:rsidRPr="007D12A4" w:rsidRDefault="007D12A4" w:rsidP="007D12A4">
      <w:r w:rsidRPr="007D12A4">
        <w:t xml:space="preserve">Holger Klinck, Lucy Quale, Holly LeBlond, Scott Viers, Val Viers, Jasper Kanes, Krista Trounce, Lauren </w:t>
      </w:r>
      <w:proofErr w:type="spellStart"/>
      <w:r w:rsidRPr="007D12A4">
        <w:t>Laturnus</w:t>
      </w:r>
      <w:proofErr w:type="spellEnd"/>
      <w:r w:rsidRPr="007D12A4">
        <w:t xml:space="preserve">, Olivia Murphy, </w:t>
      </w:r>
      <w:proofErr w:type="spellStart"/>
      <w:r w:rsidRPr="007D12A4">
        <w:t>Amalis</w:t>
      </w:r>
      <w:proofErr w:type="spellEnd"/>
      <w:r w:rsidRPr="007D12A4">
        <w:t xml:space="preserve"> Riera </w:t>
      </w:r>
      <w:proofErr w:type="spellStart"/>
      <w:r w:rsidRPr="007D12A4">
        <w:t>Vuibert</w:t>
      </w:r>
      <w:proofErr w:type="spellEnd"/>
      <w:r w:rsidRPr="007D12A4">
        <w:t>, Alex Harris, Emma Cummings, Kait Frasier, Amanda A. Leu, Ruth Joy</w:t>
      </w:r>
    </w:p>
    <w:p w14:paraId="14498B36" w14:textId="55ED923F" w:rsidR="001D2E15" w:rsidRDefault="001D2E15" w:rsidP="001D2E15">
      <w:r>
        <w:t>KJ Palmer collated the final dataset, managed data sharing agreements, produced the collated annotation files, and annotated the SCRIPPS dataset. She also drafted, edited and reviewed the manuscript a</w:t>
      </w:r>
    </w:p>
    <w:p w14:paraId="5CAB3783" w14:textId="3BB5115E" w:rsidR="001D2E15" w:rsidRDefault="001D2E15" w:rsidP="001D2E15">
      <w:r>
        <w:t>F. Frazao devised the HALLO annotation procedure and participated in data curation throughout the process.</w:t>
      </w:r>
      <w:r w:rsidR="007D12A4" w:rsidRPr="007D12A4">
        <w:t xml:space="preserve"> </w:t>
      </w:r>
      <w:r w:rsidR="007D12A4">
        <w:t>He also participated in editing the manuscript.</w:t>
      </w:r>
    </w:p>
    <w:p w14:paraId="5D2DD781" w14:textId="37E60D19" w:rsidR="001D2E15" w:rsidRDefault="001D2E15" w:rsidP="001D2E15">
      <w:r>
        <w:t xml:space="preserve">J </w:t>
      </w:r>
      <w:proofErr w:type="spellStart"/>
      <w:r>
        <w:t>Waldichuck</w:t>
      </w:r>
      <w:proofErr w:type="spellEnd"/>
      <w:r>
        <w:rPr>
          <w:vertAlign w:val="superscript"/>
        </w:rPr>
        <w:t xml:space="preserve"> </w:t>
      </w:r>
      <w:r>
        <w:t>was the lead expert analyst on the HALLO datasets</w:t>
      </w:r>
      <w:r w:rsidR="007D12A4">
        <w:t>, managed JASCO datasets, participated in managing data sharing agreements,</w:t>
      </w:r>
      <w:r>
        <w:t xml:space="preserve"> facilitated data transfers</w:t>
      </w:r>
      <w:r w:rsidR="007D12A4">
        <w:t>, and</w:t>
      </w:r>
      <w:r>
        <w:t xml:space="preserve"> participated in writing and editing the manuscript. </w:t>
      </w:r>
    </w:p>
    <w:p w14:paraId="64FB1FDB" w14:textId="194B392B" w:rsidR="007D12A4" w:rsidRDefault="007D12A4" w:rsidP="001D2E15">
      <w:r>
        <w:t xml:space="preserve">A. </w:t>
      </w:r>
      <w:proofErr w:type="spellStart"/>
      <w:r w:rsidRPr="007D12A4">
        <w:t>Houweling</w:t>
      </w:r>
      <w:proofErr w:type="spellEnd"/>
      <w:r>
        <w:t xml:space="preserve"> was part of the expert annotation team, participated in writing and editing the manuscript, and facilitated data transfers, and participated in editing the manuscript.</w:t>
      </w:r>
    </w:p>
    <w:p w14:paraId="126EBCB1" w14:textId="2FAB142D"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0039550C" w14:textId="7E12EF0D" w:rsidR="007D12A4" w:rsidRDefault="007D12A4" w:rsidP="007D12A4">
      <w:r>
        <w:t>H. Yerk provided data and annotations from the Department of Fisheries and Oceans Whale and Dolphin Listening Program, participated in writing and editing the manuscript.</w:t>
      </w:r>
    </w:p>
    <w:p w14:paraId="6D1AA69A" w14:textId="5CC9C99C" w:rsidR="007D12A4" w:rsidRPr="001D2E15" w:rsidRDefault="007D12A4" w:rsidP="007D12A4">
      <w:r>
        <w:t xml:space="preserve">H. Klinck provided manuscript and data storage funding, was involved in the project conception and participated in </w:t>
      </w:r>
    </w:p>
    <w:p w14:paraId="030F6243" w14:textId="77777777" w:rsidR="007D12A4" w:rsidRPr="001D2E15" w:rsidRDefault="007D12A4" w:rsidP="001D2E15"/>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lastRenderedPageBreak/>
        <w:t>Figures</w:t>
      </w:r>
    </w:p>
    <w:p w14:paraId="0442AACD" w14:textId="279AFC00" w:rsidR="00E2577B" w:rsidRDefault="00B713C1" w:rsidP="00E2577B">
      <w:r>
        <w:rPr>
          <w:noProof/>
        </w:rPr>
        <w:drawing>
          <wp:anchor distT="0" distB="0" distL="114300" distR="114300" simplePos="0" relativeHeight="251662336" behindDoc="0" locked="0" layoutInCell="1" allowOverlap="1" wp14:anchorId="38D6D668" wp14:editId="66A67CA1">
            <wp:simplePos x="0" y="0"/>
            <wp:positionH relativeFrom="column">
              <wp:posOffset>39832</wp:posOffset>
            </wp:positionH>
            <wp:positionV relativeFrom="paragraph">
              <wp:posOffset>287135</wp:posOffset>
            </wp:positionV>
            <wp:extent cx="5859145" cy="3919220"/>
            <wp:effectExtent l="95250" t="95250" r="84455"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9145"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6F8A759B" w:rsidR="009E0563" w:rsidRPr="00191AC7" w:rsidRDefault="009E0563" w:rsidP="009E0563">
      <w:pPr>
        <w:pStyle w:val="Caption"/>
        <w:rPr>
          <w:rFonts w:cstheme="minorHAnsi"/>
          <w:noProof/>
        </w:rPr>
      </w:pPr>
      <w:bookmarkStart w:id="19"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19"/>
      <w:r>
        <w:t xml:space="preserve"> Map of study area and hydrophone locations. Points represent data collection sites and transparent bubbles indicate approximate regions for DFO data collection sites (exact coordinates are not provided).</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7565DB">
          <w:pgSz w:w="12240" w:h="15840"/>
          <w:pgMar w:top="1350" w:right="1440" w:bottom="1440" w:left="1440" w:header="720" w:footer="720" w:gutter="0"/>
          <w:cols w:space="720"/>
          <w:docGrid w:linePitch="360"/>
        </w:sectPr>
      </w:pPr>
    </w:p>
    <w:p w14:paraId="305E893E" w14:textId="1DF79AE5" w:rsidR="007565DB" w:rsidRDefault="00A93FC2" w:rsidP="00A93FC2">
      <w:pPr>
        <w:pStyle w:val="Heading1"/>
      </w:pPr>
      <w:r>
        <w:lastRenderedPageBreak/>
        <w:t>Tables</w:t>
      </w:r>
    </w:p>
    <w:p w14:paraId="7C8C81AA" w14:textId="1EAFE606" w:rsidR="00D321AB" w:rsidRDefault="00D321AB" w:rsidP="00D321AB">
      <w:pPr>
        <w:pStyle w:val="Caption"/>
        <w:keepNext/>
      </w:pPr>
      <w:bookmarkStart w:id="20" w:name="_Ref160180346"/>
      <w:r>
        <w:t xml:space="preserve">Table </w:t>
      </w:r>
      <w:r>
        <w:fldChar w:fldCharType="begin"/>
      </w:r>
      <w:r>
        <w:instrText xml:space="preserve"> SEQ Table \* ARABIC </w:instrText>
      </w:r>
      <w:r>
        <w:fldChar w:fldCharType="separate"/>
      </w:r>
      <w:r w:rsidR="008671E3">
        <w:rPr>
          <w:noProof/>
        </w:rPr>
        <w:t>2</w:t>
      </w:r>
      <w:r>
        <w:rPr>
          <w:noProof/>
        </w:rPr>
        <w:fldChar w:fldCharType="end"/>
      </w:r>
      <w:bookmarkEnd w:id="20"/>
      <w:r>
        <w:t xml:space="preserve"> Deployment summary for the data included in the detection and classification dataset. Annotation </w:t>
      </w:r>
      <w:proofErr w:type="gramStart"/>
      <w:r>
        <w:t>start</w:t>
      </w:r>
      <w:proofErr w:type="gramEnd"/>
      <w:r>
        <w:t xml:space="preserve">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WVanIsl</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NorthBc</w:t>
            </w:r>
            <w:proofErr w:type="spellEnd"/>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w:t>
            </w:r>
            <w:proofErr w:type="spellEnd"/>
            <w:r w:rsidRPr="00D321AB">
              <w:rPr>
                <w:rFonts w:ascii="Calibri" w:eastAsia="Times New Roman" w:hAnsi="Calibri" w:cs="Calibri"/>
                <w:color w:val="000000"/>
              </w:rPr>
              <w:t xml:space="preserve">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Pt</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oundTrap</w:t>
            </w:r>
            <w:proofErr w:type="spellEnd"/>
            <w:r w:rsidRPr="00D321AB">
              <w:rPr>
                <w:rFonts w:ascii="Calibri" w:eastAsia="Times New Roman" w:hAnsi="Calibri" w:cs="Calibri"/>
                <w:color w:val="000000"/>
              </w:rPr>
              <w:t xml:space="preserve">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wanChan</w:t>
            </w:r>
            <w:proofErr w:type="spellEnd"/>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r w:rsidRPr="00D321AB">
              <w:rPr>
                <w:rFonts w:ascii="Calibri" w:eastAsia="Times New Roman" w:hAnsi="Calibri" w:cs="Calibri"/>
                <w:color w:val="000000"/>
              </w:rPr>
              <w:t xml:space="preserve"> (East Point), </w:t>
            </w:r>
            <w:proofErr w:type="spellStart"/>
            <w:r w:rsidRPr="00D321AB">
              <w:rPr>
                <w:rFonts w:ascii="Calibri" w:eastAsia="Times New Roman" w:hAnsi="Calibri" w:cs="Calibri"/>
                <w:color w:val="000000"/>
              </w:rPr>
              <w:t>Saturna</w:t>
            </w:r>
            <w:proofErr w:type="spellEnd"/>
            <w:r w:rsidRPr="00D321AB">
              <w:rPr>
                <w:rFonts w:ascii="Calibri" w:eastAsia="Times New Roman" w:hAnsi="Calibri" w:cs="Calibri"/>
                <w:color w:val="000000"/>
              </w:rPr>
              <w:t xml:space="preserve">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w:t>
            </w:r>
            <w:proofErr w:type="spellStart"/>
            <w:r w:rsidRPr="00D321AB">
              <w:rPr>
                <w:rFonts w:ascii="Calibri" w:eastAsia="Times New Roman" w:hAnsi="Calibri" w:cs="Calibri"/>
                <w:color w:val="000000"/>
              </w:rPr>
              <w:t>Soncics</w:t>
            </w:r>
            <w:proofErr w:type="spellEnd"/>
            <w:r w:rsidRPr="00D321AB">
              <w:rPr>
                <w:rFonts w:ascii="Calibri" w:eastAsia="Times New Roman" w:hAnsi="Calibri" w:cs="Calibri"/>
                <w:color w:val="000000"/>
              </w:rPr>
              <w:t xml:space="preserve">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79CFC6AA"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xml:space="preserve">. CRP </w:t>
      </w:r>
      <w:proofErr w:type="spellStart"/>
      <w:r w:rsidR="003F2F32">
        <w:t>indicateds</w:t>
      </w:r>
      <w:proofErr w:type="spellEnd"/>
      <w:r w:rsidR="003F2F32">
        <w:t xml:space="preserve"> Cetacean Research Program and WDLP indicates </w:t>
      </w:r>
      <w:proofErr w:type="spellStart"/>
      <w:r w:rsidR="003F2F32">
        <w:t>Whald</w:t>
      </w:r>
      <w:proofErr w:type="spellEnd"/>
      <w:r w:rsidR="003F2F32">
        <w:t xml:space="preserve">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476"/>
        <w:gridCol w:w="214"/>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WVanIsl</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NorthBc</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CarmanahPt</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SwanChan</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Tekteksen</w:t>
            </w:r>
            <w:proofErr w:type="spellEnd"/>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12127F17" w14:textId="77777777" w:rsidR="00E318DB" w:rsidRPr="00E318DB" w:rsidRDefault="0061294A" w:rsidP="00E318DB">
      <w:pPr>
        <w:pStyle w:val="Bibliography"/>
        <w:rPr>
          <w:rFonts w:ascii="Calibri" w:hAnsi="Calibri" w:cs="Calibri"/>
        </w:rPr>
      </w:pPr>
      <w:r>
        <w:fldChar w:fldCharType="begin"/>
      </w:r>
      <w:r>
        <w:instrText xml:space="preserve"> ADDIN ZOTERO_BIBL {"uncited":[],"omitted":[],"custom":[]} CSL_BIBLIOGRAPHY </w:instrText>
      </w:r>
      <w:r>
        <w:fldChar w:fldCharType="separate"/>
      </w:r>
      <w:r w:rsidR="00E318DB" w:rsidRPr="00E318DB">
        <w:rPr>
          <w:rFonts w:ascii="Calibri" w:hAnsi="Calibri" w:cs="Calibri"/>
        </w:rPr>
        <w:t xml:space="preserve">Baird, R. W., &amp; Stacey, P. J. (1988). Variation in saddle patch pigmentation in populations of killer whales (Orcinus orca) from British Columbia, Alaska, and Washington State. </w:t>
      </w:r>
      <w:r w:rsidR="00E318DB" w:rsidRPr="00E318DB">
        <w:rPr>
          <w:rFonts w:ascii="Calibri" w:hAnsi="Calibri" w:cs="Calibri"/>
          <w:i/>
          <w:iCs/>
        </w:rPr>
        <w:t>Canadian Journal of Zoology</w:t>
      </w:r>
      <w:r w:rsidR="00E318DB" w:rsidRPr="00E318DB">
        <w:rPr>
          <w:rFonts w:ascii="Calibri" w:hAnsi="Calibri" w:cs="Calibri"/>
        </w:rPr>
        <w:t xml:space="preserve">, </w:t>
      </w:r>
      <w:r w:rsidR="00E318DB" w:rsidRPr="00E318DB">
        <w:rPr>
          <w:rFonts w:ascii="Calibri" w:hAnsi="Calibri" w:cs="Calibri"/>
          <w:i/>
          <w:iCs/>
        </w:rPr>
        <w:t>66</w:t>
      </w:r>
      <w:r w:rsidR="00E318DB" w:rsidRPr="00E318DB">
        <w:rPr>
          <w:rFonts w:ascii="Calibri" w:hAnsi="Calibri" w:cs="Calibri"/>
        </w:rPr>
        <w:t>(11), 2582–2585. https://doi.org/10.1139/z88-380</w:t>
      </w:r>
    </w:p>
    <w:p w14:paraId="6AA23D84" w14:textId="77777777" w:rsidR="00E318DB" w:rsidRPr="00E318DB" w:rsidRDefault="00E318DB" w:rsidP="00E318DB">
      <w:pPr>
        <w:pStyle w:val="Bibliography"/>
        <w:rPr>
          <w:rFonts w:ascii="Calibri" w:hAnsi="Calibri" w:cs="Calibri"/>
        </w:rPr>
      </w:pPr>
      <w:r w:rsidRPr="00E318DB">
        <w:rPr>
          <w:rFonts w:ascii="Calibri" w:hAnsi="Calibri" w:cs="Calibri"/>
        </w:rPr>
        <w:t xml:space="preserve">Balcomb III, K. C., &amp; Bigg, M. A. (1986). Population biology of the three resident killer whale pods in Puget Sound and off southern Vancouver Island. </w:t>
      </w:r>
      <w:r w:rsidRPr="00E318DB">
        <w:rPr>
          <w:rFonts w:ascii="Calibri" w:hAnsi="Calibri" w:cs="Calibri"/>
          <w:i/>
          <w:iCs/>
        </w:rPr>
        <w:t>Behavioral Biology of Killer Whales. Alan R. Liss, New York, New York</w:t>
      </w:r>
      <w:r w:rsidRPr="00E318DB">
        <w:rPr>
          <w:rFonts w:ascii="Calibri" w:hAnsi="Calibri" w:cs="Calibri"/>
        </w:rPr>
        <w:t>, 85–95.</w:t>
      </w:r>
    </w:p>
    <w:p w14:paraId="6D1ED894" w14:textId="77777777" w:rsidR="00E318DB" w:rsidRPr="00E318DB" w:rsidRDefault="00E318DB" w:rsidP="00E318DB">
      <w:pPr>
        <w:pStyle w:val="Bibliography"/>
        <w:rPr>
          <w:rFonts w:ascii="Calibri" w:hAnsi="Calibri" w:cs="Calibri"/>
        </w:rPr>
      </w:pPr>
      <w:proofErr w:type="spellStart"/>
      <w:r w:rsidRPr="00E318DB">
        <w:rPr>
          <w:rFonts w:ascii="Calibri" w:hAnsi="Calibri" w:cs="Calibri"/>
        </w:rPr>
        <w:t>Biffard</w:t>
      </w:r>
      <w:proofErr w:type="spellEnd"/>
      <w:r w:rsidRPr="00E318DB">
        <w:rPr>
          <w:rFonts w:ascii="Calibri" w:hAnsi="Calibri" w:cs="Calibri"/>
        </w:rPr>
        <w:t xml:space="preserve">, B., Morgan, M., Muzi, L., Dakin, T., &amp; Buren, P. V. (2022). An Integrated Hydrophone Calibration System for Ocean Observing: ONC HydroCal. </w:t>
      </w:r>
      <w:r w:rsidRPr="00E318DB">
        <w:rPr>
          <w:rFonts w:ascii="Calibri" w:hAnsi="Calibri" w:cs="Calibri"/>
          <w:i/>
          <w:iCs/>
        </w:rPr>
        <w:t>OCEANS 2022, Hampton Roads</w:t>
      </w:r>
      <w:r w:rsidRPr="00E318DB">
        <w:rPr>
          <w:rFonts w:ascii="Calibri" w:hAnsi="Calibri" w:cs="Calibri"/>
        </w:rPr>
        <w:t>, 1–5. https://doi.org/10.1109/OCEANS47191.2022.9976955</w:t>
      </w:r>
    </w:p>
    <w:p w14:paraId="5367879F" w14:textId="77777777" w:rsidR="00E318DB" w:rsidRPr="00E318DB" w:rsidRDefault="00E318DB" w:rsidP="00E318DB">
      <w:pPr>
        <w:pStyle w:val="Bibliography"/>
        <w:rPr>
          <w:rFonts w:ascii="Calibri" w:hAnsi="Calibri" w:cs="Calibri"/>
        </w:rPr>
      </w:pPr>
      <w:proofErr w:type="spellStart"/>
      <w:r w:rsidRPr="00E318DB">
        <w:rPr>
          <w:rFonts w:ascii="Calibri" w:hAnsi="Calibri" w:cs="Calibri"/>
        </w:rPr>
        <w:t>Deecke</w:t>
      </w:r>
      <w:proofErr w:type="spellEnd"/>
      <w:r w:rsidRPr="00E318DB">
        <w:rPr>
          <w:rFonts w:ascii="Calibri" w:hAnsi="Calibri" w:cs="Calibri"/>
        </w:rPr>
        <w:t xml:space="preserve">, V. B., Ford, J. K. B., &amp; Slater, P. J. B. (2005). The vocal </w:t>
      </w:r>
      <w:proofErr w:type="spellStart"/>
      <w:r w:rsidRPr="00E318DB">
        <w:rPr>
          <w:rFonts w:ascii="Calibri" w:hAnsi="Calibri" w:cs="Calibri"/>
        </w:rPr>
        <w:t>behaviour</w:t>
      </w:r>
      <w:proofErr w:type="spellEnd"/>
      <w:r w:rsidRPr="00E318DB">
        <w:rPr>
          <w:rFonts w:ascii="Calibri" w:hAnsi="Calibri" w:cs="Calibri"/>
        </w:rPr>
        <w:t xml:space="preserve"> of mammal-eating killer whales: Communicating with costly calls. </w:t>
      </w:r>
      <w:r w:rsidRPr="00E318DB">
        <w:rPr>
          <w:rFonts w:ascii="Calibri" w:hAnsi="Calibri" w:cs="Calibri"/>
          <w:i/>
          <w:iCs/>
        </w:rPr>
        <w:t xml:space="preserve">Animal </w:t>
      </w:r>
      <w:proofErr w:type="spellStart"/>
      <w:r w:rsidRPr="00E318DB">
        <w:rPr>
          <w:rFonts w:ascii="Calibri" w:hAnsi="Calibri" w:cs="Calibri"/>
          <w:i/>
          <w:iCs/>
        </w:rPr>
        <w:t>Behaviour</w:t>
      </w:r>
      <w:proofErr w:type="spellEnd"/>
      <w:r w:rsidRPr="00E318DB">
        <w:rPr>
          <w:rFonts w:ascii="Calibri" w:hAnsi="Calibri" w:cs="Calibri"/>
        </w:rPr>
        <w:t xml:space="preserve">, </w:t>
      </w:r>
      <w:r w:rsidRPr="00E318DB">
        <w:rPr>
          <w:rFonts w:ascii="Calibri" w:hAnsi="Calibri" w:cs="Calibri"/>
          <w:i/>
          <w:iCs/>
        </w:rPr>
        <w:t>69</w:t>
      </w:r>
      <w:r w:rsidRPr="00E318DB">
        <w:rPr>
          <w:rFonts w:ascii="Calibri" w:hAnsi="Calibri" w:cs="Calibri"/>
        </w:rPr>
        <w:t>(2), 395–405. https://doi.org/10.1016/j.anbehav.2004.04.014</w:t>
      </w:r>
    </w:p>
    <w:p w14:paraId="45CAC14B" w14:textId="77777777" w:rsidR="00E318DB" w:rsidRPr="00E318DB" w:rsidRDefault="00E318DB" w:rsidP="00E318DB">
      <w:pPr>
        <w:pStyle w:val="Bibliography"/>
        <w:rPr>
          <w:rFonts w:ascii="Calibri" w:hAnsi="Calibri" w:cs="Calibri"/>
        </w:rPr>
      </w:pPr>
      <w:r w:rsidRPr="00E318DB">
        <w:rPr>
          <w:rFonts w:ascii="Calibri" w:hAnsi="Calibri" w:cs="Calibri"/>
        </w:rPr>
        <w:t xml:space="preserve">Ford, J. K. (1987). </w:t>
      </w:r>
      <w:r w:rsidRPr="00E318DB">
        <w:rPr>
          <w:rFonts w:ascii="Calibri" w:hAnsi="Calibri" w:cs="Calibri"/>
          <w:i/>
          <w:iCs/>
        </w:rPr>
        <w:t>A catalogue of underwater calls produced by killer whales (Orcinus orca) in British Columbia</w:t>
      </w:r>
      <w:r w:rsidRPr="00E318DB">
        <w:rPr>
          <w:rFonts w:ascii="Calibri" w:hAnsi="Calibri" w:cs="Calibri"/>
        </w:rPr>
        <w:t xml:space="preserve"> (Canadian Data Report of Fisheries and Aquatic Sciences 633; p. 165). Department of Fisheries and </w:t>
      </w:r>
      <w:proofErr w:type="gramStart"/>
      <w:r w:rsidRPr="00E318DB">
        <w:rPr>
          <w:rFonts w:ascii="Calibri" w:hAnsi="Calibri" w:cs="Calibri"/>
        </w:rPr>
        <w:t>Oceans,.</w:t>
      </w:r>
      <w:proofErr w:type="gramEnd"/>
      <w:r w:rsidRPr="00E318DB">
        <w:rPr>
          <w:rFonts w:ascii="Calibri" w:hAnsi="Calibri" w:cs="Calibri"/>
        </w:rPr>
        <w:t xml:space="preserve"> https://www.researchgate.net/publication/285709635_A_catalogue_of_underwater_calls_produced_by_killer_whales_Orcinus_orca_in_British_Columbia</w:t>
      </w:r>
    </w:p>
    <w:p w14:paraId="0E662E9E" w14:textId="77777777" w:rsidR="00E318DB" w:rsidRPr="00E318DB" w:rsidRDefault="00E318DB" w:rsidP="00E318DB">
      <w:pPr>
        <w:pStyle w:val="Bibliography"/>
        <w:rPr>
          <w:rFonts w:ascii="Calibri" w:hAnsi="Calibri" w:cs="Calibri"/>
        </w:rPr>
      </w:pPr>
      <w:r w:rsidRPr="00E318DB">
        <w:rPr>
          <w:rFonts w:ascii="Calibri" w:hAnsi="Calibri" w:cs="Calibri"/>
        </w:rPr>
        <w:t xml:space="preserve">Ford, J. K., Ellis, G. M., Barrett-Lennard, L. G., Morton, A. B., Palm, R. S., &amp; Balcomb III, K. C. (1998). Dietary specialization in two sympatric populations of killer whales (Orcinus orca) in coastal British Columbia and adjacent waters. </w:t>
      </w:r>
      <w:r w:rsidRPr="00E318DB">
        <w:rPr>
          <w:rFonts w:ascii="Calibri" w:hAnsi="Calibri" w:cs="Calibri"/>
          <w:i/>
          <w:iCs/>
        </w:rPr>
        <w:t>Canadian Journal of Zoology</w:t>
      </w:r>
      <w:r w:rsidRPr="00E318DB">
        <w:rPr>
          <w:rFonts w:ascii="Calibri" w:hAnsi="Calibri" w:cs="Calibri"/>
        </w:rPr>
        <w:t xml:space="preserve">, </w:t>
      </w:r>
      <w:r w:rsidRPr="00E318DB">
        <w:rPr>
          <w:rFonts w:ascii="Calibri" w:hAnsi="Calibri" w:cs="Calibri"/>
          <w:i/>
          <w:iCs/>
        </w:rPr>
        <w:t>76</w:t>
      </w:r>
      <w:r w:rsidRPr="00E318DB">
        <w:rPr>
          <w:rFonts w:ascii="Calibri" w:hAnsi="Calibri" w:cs="Calibri"/>
        </w:rPr>
        <w:t>(8), 1456–1471. https://doi.org/10.1139/z98-089</w:t>
      </w:r>
    </w:p>
    <w:p w14:paraId="01172B1C" w14:textId="77777777" w:rsidR="00E318DB" w:rsidRPr="00E318DB" w:rsidRDefault="00E318DB" w:rsidP="00E318DB">
      <w:pPr>
        <w:pStyle w:val="Bibliography"/>
        <w:rPr>
          <w:rFonts w:ascii="Calibri" w:hAnsi="Calibri" w:cs="Calibri"/>
        </w:rPr>
      </w:pPr>
      <w:r w:rsidRPr="00E318DB">
        <w:rPr>
          <w:rFonts w:ascii="Calibri" w:hAnsi="Calibri" w:cs="Calibri"/>
        </w:rPr>
        <w:lastRenderedPageBreak/>
        <w:t xml:space="preserve">Gillespie, D., Caillat, M., Gordon, J., &amp; White, P. (2013). Automatic detection and classification of odontocete </w:t>
      </w:r>
      <w:proofErr w:type="spellStart"/>
      <w:r w:rsidRPr="00E318DB">
        <w:rPr>
          <w:rFonts w:ascii="Calibri" w:hAnsi="Calibri" w:cs="Calibri"/>
        </w:rPr>
        <w:t>whistlesa</w:t>
      </w:r>
      <w:proofErr w:type="spellEnd"/>
      <w:r w:rsidRPr="00E318DB">
        <w:rPr>
          <w:rFonts w:ascii="Calibri" w:hAnsi="Calibri" w:cs="Calibri"/>
        </w:rPr>
        <w:t xml:space="preserve">). </w:t>
      </w:r>
      <w:r w:rsidRPr="00E318DB">
        <w:rPr>
          <w:rFonts w:ascii="Calibri" w:hAnsi="Calibri" w:cs="Calibri"/>
          <w:i/>
          <w:iCs/>
        </w:rPr>
        <w:t>The Journal of the Acoustical Society of America</w:t>
      </w:r>
      <w:r w:rsidRPr="00E318DB">
        <w:rPr>
          <w:rFonts w:ascii="Calibri" w:hAnsi="Calibri" w:cs="Calibri"/>
        </w:rPr>
        <w:t xml:space="preserve">, </w:t>
      </w:r>
      <w:r w:rsidRPr="00E318DB">
        <w:rPr>
          <w:rFonts w:ascii="Calibri" w:hAnsi="Calibri" w:cs="Calibri"/>
          <w:i/>
          <w:iCs/>
        </w:rPr>
        <w:t>134</w:t>
      </w:r>
      <w:r w:rsidRPr="00E318DB">
        <w:rPr>
          <w:rFonts w:ascii="Calibri" w:hAnsi="Calibri" w:cs="Calibri"/>
        </w:rPr>
        <w:t>(3), 2427–2437. https://doi.org/10.1121/1.4816555</w:t>
      </w:r>
    </w:p>
    <w:p w14:paraId="70DD7E20" w14:textId="77777777" w:rsidR="00E318DB" w:rsidRPr="00E318DB" w:rsidRDefault="00E318DB" w:rsidP="00E318DB">
      <w:pPr>
        <w:pStyle w:val="Bibliography"/>
        <w:rPr>
          <w:rFonts w:ascii="Calibri" w:hAnsi="Calibri" w:cs="Calibri"/>
        </w:rPr>
      </w:pPr>
      <w:r w:rsidRPr="00E318DB">
        <w:rPr>
          <w:rFonts w:ascii="Calibri" w:hAnsi="Calibri" w:cs="Calibri"/>
        </w:rPr>
        <w:t xml:space="preserve">Gillespie, D., Mellinger, D. K., Gordon, J., McLaren, D., Redmond, P., McHugh, R., Trinder, P., Deng, X., &amp; Thode, A. (2009). PAMGUARD: Semiautomated, </w:t>
      </w:r>
      <w:proofErr w:type="gramStart"/>
      <w:r w:rsidRPr="00E318DB">
        <w:rPr>
          <w:rFonts w:ascii="Calibri" w:hAnsi="Calibri" w:cs="Calibri"/>
        </w:rPr>
        <w:t>open source</w:t>
      </w:r>
      <w:proofErr w:type="gramEnd"/>
      <w:r w:rsidRPr="00E318DB">
        <w:rPr>
          <w:rFonts w:ascii="Calibri" w:hAnsi="Calibri" w:cs="Calibri"/>
        </w:rPr>
        <w:t xml:space="preserve"> software for real‐time acoustic detection and localization of cetaceans. </w:t>
      </w:r>
      <w:r w:rsidRPr="00E318DB">
        <w:rPr>
          <w:rFonts w:ascii="Calibri" w:hAnsi="Calibri" w:cs="Calibri"/>
          <w:i/>
          <w:iCs/>
        </w:rPr>
        <w:t>The Journal of the Acoustical Society of America</w:t>
      </w:r>
      <w:r w:rsidRPr="00E318DB">
        <w:rPr>
          <w:rFonts w:ascii="Calibri" w:hAnsi="Calibri" w:cs="Calibri"/>
        </w:rPr>
        <w:t xml:space="preserve">, </w:t>
      </w:r>
      <w:r w:rsidRPr="00E318DB">
        <w:rPr>
          <w:rFonts w:ascii="Calibri" w:hAnsi="Calibri" w:cs="Calibri"/>
          <w:i/>
          <w:iCs/>
        </w:rPr>
        <w:t>125</w:t>
      </w:r>
      <w:r w:rsidRPr="00E318DB">
        <w:rPr>
          <w:rFonts w:ascii="Calibri" w:hAnsi="Calibri" w:cs="Calibri"/>
        </w:rPr>
        <w:t>(4_Supplement), 2547. https://doi.org/10.1121/1.4808713</w:t>
      </w:r>
    </w:p>
    <w:p w14:paraId="7C3C913A" w14:textId="77777777" w:rsidR="00E318DB" w:rsidRPr="00E318DB" w:rsidRDefault="00E318DB" w:rsidP="00E318DB">
      <w:pPr>
        <w:pStyle w:val="Bibliography"/>
        <w:rPr>
          <w:rFonts w:ascii="Calibri" w:hAnsi="Calibri" w:cs="Calibri"/>
        </w:rPr>
      </w:pPr>
      <w:r w:rsidRPr="00E318DB">
        <w:rPr>
          <w:rFonts w:ascii="Calibri" w:hAnsi="Calibri" w:cs="Calibri"/>
        </w:rPr>
        <w:t xml:space="preserve">Helble, T. A., </w:t>
      </w:r>
      <w:proofErr w:type="spellStart"/>
      <w:r w:rsidRPr="00E318DB">
        <w:rPr>
          <w:rFonts w:ascii="Calibri" w:hAnsi="Calibri" w:cs="Calibri"/>
        </w:rPr>
        <w:t>Ierley</w:t>
      </w:r>
      <w:proofErr w:type="spellEnd"/>
      <w:r w:rsidRPr="00E318DB">
        <w:rPr>
          <w:rFonts w:ascii="Calibri" w:hAnsi="Calibri" w:cs="Calibri"/>
        </w:rPr>
        <w:t xml:space="preserve">, G. R., </w:t>
      </w:r>
      <w:proofErr w:type="spellStart"/>
      <w:r w:rsidRPr="00E318DB">
        <w:rPr>
          <w:rFonts w:ascii="Calibri" w:hAnsi="Calibri" w:cs="Calibri"/>
        </w:rPr>
        <w:t>D’Spain</w:t>
      </w:r>
      <w:proofErr w:type="spellEnd"/>
      <w:r w:rsidRPr="00E318DB">
        <w:rPr>
          <w:rFonts w:ascii="Calibri" w:hAnsi="Calibri" w:cs="Calibri"/>
        </w:rPr>
        <w:t xml:space="preserve">, G. L., Roch, M. A., &amp; Hildebrand, J. A. (2012). A generalized power-law detection algorithm for humpback whale vocalizations. </w:t>
      </w:r>
      <w:r w:rsidRPr="00E318DB">
        <w:rPr>
          <w:rFonts w:ascii="Calibri" w:hAnsi="Calibri" w:cs="Calibri"/>
          <w:i/>
          <w:iCs/>
        </w:rPr>
        <w:t>The Journal of the Acoustical Society of America</w:t>
      </w:r>
      <w:r w:rsidRPr="00E318DB">
        <w:rPr>
          <w:rFonts w:ascii="Calibri" w:hAnsi="Calibri" w:cs="Calibri"/>
        </w:rPr>
        <w:t xml:space="preserve">, </w:t>
      </w:r>
      <w:r w:rsidRPr="00E318DB">
        <w:rPr>
          <w:rFonts w:ascii="Calibri" w:hAnsi="Calibri" w:cs="Calibri"/>
          <w:i/>
          <w:iCs/>
        </w:rPr>
        <w:t>131</w:t>
      </w:r>
      <w:r w:rsidRPr="00E318DB">
        <w:rPr>
          <w:rFonts w:ascii="Calibri" w:hAnsi="Calibri" w:cs="Calibri"/>
        </w:rPr>
        <w:t>(4), 2682–2699. https://doi.org/10.1121/1.3685790</w:t>
      </w:r>
    </w:p>
    <w:p w14:paraId="3A9C5056" w14:textId="77777777" w:rsidR="00E318DB" w:rsidRPr="00E318DB" w:rsidRDefault="00E318DB" w:rsidP="00E318DB">
      <w:pPr>
        <w:pStyle w:val="Bibliography"/>
        <w:rPr>
          <w:rFonts w:ascii="Calibri" w:hAnsi="Calibri" w:cs="Calibri"/>
        </w:rPr>
      </w:pPr>
      <w:r w:rsidRPr="00E318DB">
        <w:rPr>
          <w:rFonts w:ascii="Calibri" w:hAnsi="Calibri" w:cs="Calibri"/>
        </w:rPr>
        <w:t xml:space="preserve">Joy, R., </w:t>
      </w:r>
      <w:proofErr w:type="spellStart"/>
      <w:r w:rsidRPr="00E318DB">
        <w:rPr>
          <w:rFonts w:ascii="Calibri" w:hAnsi="Calibri" w:cs="Calibri"/>
        </w:rPr>
        <w:t>Tollit</w:t>
      </w:r>
      <w:proofErr w:type="spellEnd"/>
      <w:r w:rsidRPr="00E318DB">
        <w:rPr>
          <w:rFonts w:ascii="Calibri" w:hAnsi="Calibri" w:cs="Calibri"/>
        </w:rPr>
        <w:t xml:space="preserve">, D., Wood, J., MacGillivray, A., Li, Z., Trounce, K., &amp; Robinson, O. (2019). Potential Benefits of Vessel Slowdowns on Endangered Southern Resident Killer Whales. </w:t>
      </w:r>
      <w:r w:rsidRPr="00E318DB">
        <w:rPr>
          <w:rFonts w:ascii="Calibri" w:hAnsi="Calibri" w:cs="Calibri"/>
          <w:i/>
          <w:iCs/>
        </w:rPr>
        <w:t>Frontiers in Marine Science</w:t>
      </w:r>
      <w:r w:rsidRPr="00E318DB">
        <w:rPr>
          <w:rFonts w:ascii="Calibri" w:hAnsi="Calibri" w:cs="Calibri"/>
        </w:rPr>
        <w:t xml:space="preserve">, </w:t>
      </w:r>
      <w:r w:rsidRPr="00E318DB">
        <w:rPr>
          <w:rFonts w:ascii="Calibri" w:hAnsi="Calibri" w:cs="Calibri"/>
          <w:i/>
          <w:iCs/>
        </w:rPr>
        <w:t>6</w:t>
      </w:r>
      <w:r w:rsidRPr="00E318DB">
        <w:rPr>
          <w:rFonts w:ascii="Calibri" w:hAnsi="Calibri" w:cs="Calibri"/>
        </w:rPr>
        <w:t>. https://doi.org/10.3389/fmars.2019.00344</w:t>
      </w:r>
    </w:p>
    <w:p w14:paraId="19C2CD3C" w14:textId="77777777" w:rsidR="00E318DB" w:rsidRPr="00E318DB" w:rsidRDefault="00E318DB" w:rsidP="00E318DB">
      <w:pPr>
        <w:pStyle w:val="Bibliography"/>
        <w:rPr>
          <w:rFonts w:ascii="Calibri" w:hAnsi="Calibri" w:cs="Calibri"/>
        </w:rPr>
      </w:pPr>
      <w:proofErr w:type="spellStart"/>
      <w:r w:rsidRPr="00E318DB">
        <w:rPr>
          <w:rFonts w:ascii="Calibri" w:hAnsi="Calibri" w:cs="Calibri"/>
        </w:rPr>
        <w:t>Kirsebom</w:t>
      </w:r>
      <w:proofErr w:type="spellEnd"/>
      <w:r w:rsidRPr="00E318DB">
        <w:rPr>
          <w:rFonts w:ascii="Calibri" w:hAnsi="Calibri" w:cs="Calibri"/>
        </w:rPr>
        <w:t xml:space="preserve">, O. S., Frazao, F., </w:t>
      </w:r>
      <w:proofErr w:type="spellStart"/>
      <w:r w:rsidRPr="00E318DB">
        <w:rPr>
          <w:rFonts w:ascii="Calibri" w:hAnsi="Calibri" w:cs="Calibri"/>
        </w:rPr>
        <w:t>Padovese</w:t>
      </w:r>
      <w:proofErr w:type="spellEnd"/>
      <w:r w:rsidRPr="00E318DB">
        <w:rPr>
          <w:rFonts w:ascii="Calibri" w:hAnsi="Calibri" w:cs="Calibri"/>
        </w:rPr>
        <w:t xml:space="preserve">, B., Sakib, S., Su, Y., &amp; </w:t>
      </w:r>
      <w:proofErr w:type="spellStart"/>
      <w:r w:rsidRPr="00E318DB">
        <w:rPr>
          <w:rFonts w:ascii="Calibri" w:hAnsi="Calibri" w:cs="Calibri"/>
        </w:rPr>
        <w:t>Matwin</w:t>
      </w:r>
      <w:proofErr w:type="spellEnd"/>
      <w:r w:rsidRPr="00E318DB">
        <w:rPr>
          <w:rFonts w:ascii="Calibri" w:hAnsi="Calibri" w:cs="Calibri"/>
        </w:rPr>
        <w:t xml:space="preserve">, S. (2022). MERIDIAN </w:t>
      </w:r>
      <w:proofErr w:type="gramStart"/>
      <w:r w:rsidRPr="00E318DB">
        <w:rPr>
          <w:rFonts w:ascii="Calibri" w:hAnsi="Calibri" w:cs="Calibri"/>
        </w:rPr>
        <w:t>open</w:t>
      </w:r>
      <w:proofErr w:type="gramEnd"/>
      <w:r w:rsidRPr="00E318DB">
        <w:rPr>
          <w:rFonts w:ascii="Calibri" w:hAnsi="Calibri" w:cs="Calibri"/>
        </w:rPr>
        <w:t xml:space="preserve">-source software for deep learning-based acoustic data analysis. </w:t>
      </w:r>
      <w:r w:rsidRPr="00E318DB">
        <w:rPr>
          <w:rFonts w:ascii="Calibri" w:hAnsi="Calibri" w:cs="Calibri"/>
          <w:i/>
          <w:iCs/>
        </w:rPr>
        <w:t>The Journal of the Acoustical Society of America</w:t>
      </w:r>
      <w:r w:rsidRPr="00E318DB">
        <w:rPr>
          <w:rFonts w:ascii="Calibri" w:hAnsi="Calibri" w:cs="Calibri"/>
        </w:rPr>
        <w:t xml:space="preserve">, </w:t>
      </w:r>
      <w:r w:rsidRPr="00E318DB">
        <w:rPr>
          <w:rFonts w:ascii="Calibri" w:hAnsi="Calibri" w:cs="Calibri"/>
          <w:i/>
          <w:iCs/>
        </w:rPr>
        <w:t>151</w:t>
      </w:r>
      <w:r w:rsidRPr="00E318DB">
        <w:rPr>
          <w:rFonts w:ascii="Calibri" w:hAnsi="Calibri" w:cs="Calibri"/>
        </w:rPr>
        <w:t>(4_Supplement), A27. https://doi.org/10.1121/10.0010545</w:t>
      </w:r>
    </w:p>
    <w:p w14:paraId="6148300A" w14:textId="77777777" w:rsidR="00E318DB" w:rsidRPr="00E318DB" w:rsidRDefault="00E318DB" w:rsidP="00E318DB">
      <w:pPr>
        <w:pStyle w:val="Bibliography"/>
        <w:rPr>
          <w:rFonts w:ascii="Calibri" w:hAnsi="Calibri" w:cs="Calibri"/>
        </w:rPr>
      </w:pPr>
      <w:r w:rsidRPr="00E318DB">
        <w:rPr>
          <w:rFonts w:ascii="Calibri" w:hAnsi="Calibri" w:cs="Calibri"/>
        </w:rPr>
        <w:t xml:space="preserve">Leu, A. A., Hildebrand, J. A., Rice, A., Baumann-Pickering, S., &amp; Frasier, K. E. (2022). Echolocation click discrimination for three killer whale ecotypes in the Northeastern Pacific. </w:t>
      </w:r>
      <w:r w:rsidRPr="00E318DB">
        <w:rPr>
          <w:rFonts w:ascii="Calibri" w:hAnsi="Calibri" w:cs="Calibri"/>
          <w:i/>
          <w:iCs/>
        </w:rPr>
        <w:t>The Journal of the Acoustical Society of America</w:t>
      </w:r>
      <w:r w:rsidRPr="00E318DB">
        <w:rPr>
          <w:rFonts w:ascii="Calibri" w:hAnsi="Calibri" w:cs="Calibri"/>
        </w:rPr>
        <w:t xml:space="preserve">, </w:t>
      </w:r>
      <w:r w:rsidRPr="00E318DB">
        <w:rPr>
          <w:rFonts w:ascii="Calibri" w:hAnsi="Calibri" w:cs="Calibri"/>
          <w:i/>
          <w:iCs/>
        </w:rPr>
        <w:t>151</w:t>
      </w:r>
      <w:r w:rsidRPr="00E318DB">
        <w:rPr>
          <w:rFonts w:ascii="Calibri" w:hAnsi="Calibri" w:cs="Calibri"/>
        </w:rPr>
        <w:t>(5), 3197–3206.</w:t>
      </w:r>
    </w:p>
    <w:p w14:paraId="2967E725" w14:textId="77777777" w:rsidR="00E318DB" w:rsidRPr="00E318DB" w:rsidRDefault="00E318DB" w:rsidP="00E318DB">
      <w:pPr>
        <w:pStyle w:val="Bibliography"/>
        <w:rPr>
          <w:rFonts w:ascii="Calibri" w:hAnsi="Calibri" w:cs="Calibri"/>
        </w:rPr>
      </w:pPr>
      <w:r w:rsidRPr="00E318DB">
        <w:rPr>
          <w:rFonts w:ascii="Calibri" w:hAnsi="Calibri" w:cs="Calibri"/>
        </w:rPr>
        <w:t xml:space="preserve">Morin, P. A., McCarthy, M. L., Fung, C. W., Durban, J. W., Parsons, K. M., Perrin, W. F., Taylor, B. L., Jefferson, T. A., &amp; Archer, F. I. (2024). Revised taxonomy of eastern North Pacific killer whales (Orcinus orca): Bigg’s and resident ecotypes deserve species status. </w:t>
      </w:r>
      <w:r w:rsidRPr="00E318DB">
        <w:rPr>
          <w:rFonts w:ascii="Calibri" w:hAnsi="Calibri" w:cs="Calibri"/>
          <w:i/>
          <w:iCs/>
        </w:rPr>
        <w:t>Royal Society Open Science</w:t>
      </w:r>
      <w:r w:rsidRPr="00E318DB">
        <w:rPr>
          <w:rFonts w:ascii="Calibri" w:hAnsi="Calibri" w:cs="Calibri"/>
        </w:rPr>
        <w:t xml:space="preserve">, </w:t>
      </w:r>
      <w:r w:rsidRPr="00E318DB">
        <w:rPr>
          <w:rFonts w:ascii="Calibri" w:hAnsi="Calibri" w:cs="Calibri"/>
          <w:i/>
          <w:iCs/>
        </w:rPr>
        <w:t>11</w:t>
      </w:r>
      <w:r w:rsidRPr="00E318DB">
        <w:rPr>
          <w:rFonts w:ascii="Calibri" w:hAnsi="Calibri" w:cs="Calibri"/>
        </w:rPr>
        <w:t>(3), 231368. https://doi.org/10.1098/rsos.231368</w:t>
      </w:r>
    </w:p>
    <w:p w14:paraId="121B456B" w14:textId="77777777" w:rsidR="00E318DB" w:rsidRPr="00E318DB" w:rsidRDefault="00E318DB" w:rsidP="00E318DB">
      <w:pPr>
        <w:pStyle w:val="Bibliography"/>
        <w:rPr>
          <w:rFonts w:ascii="Calibri" w:hAnsi="Calibri" w:cs="Calibri"/>
        </w:rPr>
      </w:pPr>
      <w:r w:rsidRPr="00E318DB">
        <w:rPr>
          <w:rFonts w:ascii="Calibri" w:hAnsi="Calibri" w:cs="Calibri"/>
        </w:rPr>
        <w:lastRenderedPageBreak/>
        <w:t xml:space="preserve">Myers, H. J., Olsen, D. W., Matkin, C. O., Horstmann, L. A., &amp; Konar, B. (2021a). Passive acoustic monitoring of killer whales (Orcinus orca) reveals year-round distribution and residency patterns in the Gulf of Alaska. </w:t>
      </w:r>
      <w:r w:rsidRPr="00E318DB">
        <w:rPr>
          <w:rFonts w:ascii="Calibri" w:hAnsi="Calibri" w:cs="Calibri"/>
          <w:i/>
          <w:iCs/>
        </w:rPr>
        <w:t>Scientific Reports</w:t>
      </w:r>
      <w:r w:rsidRPr="00E318DB">
        <w:rPr>
          <w:rFonts w:ascii="Calibri" w:hAnsi="Calibri" w:cs="Calibri"/>
        </w:rPr>
        <w:t xml:space="preserve">, </w:t>
      </w:r>
      <w:r w:rsidRPr="00E318DB">
        <w:rPr>
          <w:rFonts w:ascii="Calibri" w:hAnsi="Calibri" w:cs="Calibri"/>
          <w:i/>
          <w:iCs/>
        </w:rPr>
        <w:t>11</w:t>
      </w:r>
      <w:r w:rsidRPr="00E318DB">
        <w:rPr>
          <w:rFonts w:ascii="Calibri" w:hAnsi="Calibri" w:cs="Calibri"/>
        </w:rPr>
        <w:t>(1), 20284. https://doi.org/10.1038/s41598-021-99668-0</w:t>
      </w:r>
    </w:p>
    <w:p w14:paraId="3B42DE95" w14:textId="77777777" w:rsidR="00E318DB" w:rsidRPr="00E318DB" w:rsidRDefault="00E318DB" w:rsidP="00E318DB">
      <w:pPr>
        <w:pStyle w:val="Bibliography"/>
        <w:rPr>
          <w:rFonts w:ascii="Calibri" w:hAnsi="Calibri" w:cs="Calibri"/>
        </w:rPr>
      </w:pPr>
      <w:r w:rsidRPr="00E318DB">
        <w:rPr>
          <w:rFonts w:ascii="Calibri" w:hAnsi="Calibri" w:cs="Calibri"/>
        </w:rPr>
        <w:t>Myers, H. J., Olsen, D. W., Matkin, C. O., Horstmann, L. A., &amp; Konar, B. (2021b). Passive acoustic monitoring of killer whales (</w:t>
      </w:r>
      <w:r w:rsidRPr="00E318DB">
        <w:rPr>
          <w:rFonts w:ascii="Calibri" w:hAnsi="Calibri" w:cs="Calibri"/>
          <w:i/>
          <w:iCs/>
        </w:rPr>
        <w:t>Orcinus orca</w:t>
      </w:r>
      <w:r w:rsidRPr="00E318DB">
        <w:rPr>
          <w:rFonts w:ascii="Calibri" w:hAnsi="Calibri" w:cs="Calibri"/>
        </w:rPr>
        <w:t xml:space="preserve">) reveals year-round distribution and residency patterns in the Gulf of Alaska. </w:t>
      </w:r>
      <w:r w:rsidRPr="00E318DB">
        <w:rPr>
          <w:rFonts w:ascii="Calibri" w:hAnsi="Calibri" w:cs="Calibri"/>
          <w:i/>
          <w:iCs/>
        </w:rPr>
        <w:t>Scientific Reports</w:t>
      </w:r>
      <w:r w:rsidRPr="00E318DB">
        <w:rPr>
          <w:rFonts w:ascii="Calibri" w:hAnsi="Calibri" w:cs="Calibri"/>
        </w:rPr>
        <w:t xml:space="preserve">, </w:t>
      </w:r>
      <w:r w:rsidRPr="00E318DB">
        <w:rPr>
          <w:rFonts w:ascii="Calibri" w:hAnsi="Calibri" w:cs="Calibri"/>
          <w:i/>
          <w:iCs/>
        </w:rPr>
        <w:t>11</w:t>
      </w:r>
      <w:r w:rsidRPr="00E318DB">
        <w:rPr>
          <w:rFonts w:ascii="Calibri" w:hAnsi="Calibri" w:cs="Calibri"/>
        </w:rPr>
        <w:t>(1), 20284. https://doi.org/10.1038/s41598-021-99668-0</w:t>
      </w:r>
    </w:p>
    <w:p w14:paraId="0F61C343" w14:textId="77777777" w:rsidR="00E318DB" w:rsidRPr="00E318DB" w:rsidRDefault="00E318DB" w:rsidP="00E318DB">
      <w:pPr>
        <w:pStyle w:val="Bibliography"/>
        <w:rPr>
          <w:rFonts w:ascii="Calibri" w:hAnsi="Calibri" w:cs="Calibri"/>
        </w:rPr>
      </w:pPr>
      <w:r w:rsidRPr="00E318DB">
        <w:rPr>
          <w:rFonts w:ascii="Calibri" w:hAnsi="Calibri" w:cs="Calibri"/>
          <w:i/>
          <w:iCs/>
        </w:rPr>
        <w:t>Ocean Networks Canada—Oceans 3.0</w:t>
      </w:r>
      <w:r w:rsidRPr="00E318DB">
        <w:rPr>
          <w:rFonts w:ascii="Calibri" w:hAnsi="Calibri" w:cs="Calibri"/>
        </w:rPr>
        <w:t>. (n.d.). Retrieved June 12, 2024, from https://data.oceannetworks.ca/home</w:t>
      </w:r>
    </w:p>
    <w:p w14:paraId="348C9F9B" w14:textId="77777777" w:rsidR="00E318DB" w:rsidRPr="00E318DB" w:rsidRDefault="00E318DB" w:rsidP="00E318DB">
      <w:pPr>
        <w:pStyle w:val="Bibliography"/>
        <w:rPr>
          <w:rFonts w:ascii="Calibri" w:hAnsi="Calibri" w:cs="Calibri"/>
        </w:rPr>
      </w:pPr>
      <w:proofErr w:type="spellStart"/>
      <w:r w:rsidRPr="00E318DB">
        <w:rPr>
          <w:rFonts w:ascii="Calibri" w:hAnsi="Calibri" w:cs="Calibri"/>
          <w:i/>
          <w:iCs/>
        </w:rPr>
        <w:t>OrcaHello</w:t>
      </w:r>
      <w:proofErr w:type="spellEnd"/>
      <w:r w:rsidRPr="00E318DB">
        <w:rPr>
          <w:rFonts w:ascii="Calibri" w:hAnsi="Calibri" w:cs="Calibri"/>
        </w:rPr>
        <w:t>. (n.d.). Retrieved June 19, 2024, from https://aifororcas.azurewebsites.net/</w:t>
      </w:r>
    </w:p>
    <w:p w14:paraId="11D3D4FA" w14:textId="77777777" w:rsidR="00E318DB" w:rsidRPr="00E318DB" w:rsidRDefault="00E318DB" w:rsidP="00E318DB">
      <w:pPr>
        <w:pStyle w:val="Bibliography"/>
        <w:rPr>
          <w:rFonts w:ascii="Calibri" w:hAnsi="Calibri" w:cs="Calibri"/>
        </w:rPr>
      </w:pPr>
      <w:proofErr w:type="spellStart"/>
      <w:r w:rsidRPr="00E318DB">
        <w:rPr>
          <w:rFonts w:ascii="Calibri" w:hAnsi="Calibri" w:cs="Calibri"/>
          <w:i/>
          <w:iCs/>
        </w:rPr>
        <w:t>Orcasound</w:t>
      </w:r>
      <w:proofErr w:type="spellEnd"/>
      <w:r w:rsidRPr="00E318DB">
        <w:rPr>
          <w:rFonts w:ascii="Calibri" w:hAnsi="Calibri" w:cs="Calibri"/>
        </w:rPr>
        <w:t>. (n.d.). Retrieved June 19, 2024, from https://github.com/orcasound</w:t>
      </w:r>
    </w:p>
    <w:p w14:paraId="069E423B" w14:textId="77777777" w:rsidR="00E318DB" w:rsidRPr="00E318DB" w:rsidRDefault="00E318DB" w:rsidP="00E318DB">
      <w:pPr>
        <w:pStyle w:val="Bibliography"/>
        <w:rPr>
          <w:rFonts w:ascii="Calibri" w:hAnsi="Calibri" w:cs="Calibri"/>
        </w:rPr>
      </w:pPr>
      <w:proofErr w:type="spellStart"/>
      <w:r w:rsidRPr="00E318DB">
        <w:rPr>
          <w:rFonts w:ascii="Calibri" w:hAnsi="Calibri" w:cs="Calibri"/>
        </w:rPr>
        <w:t>Parijs</w:t>
      </w:r>
      <w:proofErr w:type="spellEnd"/>
      <w:r w:rsidRPr="00E318DB">
        <w:rPr>
          <w:rFonts w:ascii="Calibri" w:hAnsi="Calibri" w:cs="Calibri"/>
        </w:rPr>
        <w:t xml:space="preserve">, S. M. V., Clark, C. W., Sousa-Lima, R. S., Parks, S. E., Rankin, S., Risch, D., &amp; </w:t>
      </w:r>
      <w:proofErr w:type="spellStart"/>
      <w:r w:rsidRPr="00E318DB">
        <w:rPr>
          <w:rFonts w:ascii="Calibri" w:hAnsi="Calibri" w:cs="Calibri"/>
        </w:rPr>
        <w:t>Opzeeland</w:t>
      </w:r>
      <w:proofErr w:type="spellEnd"/>
      <w:r w:rsidRPr="00E318DB">
        <w:rPr>
          <w:rFonts w:ascii="Calibri" w:hAnsi="Calibri" w:cs="Calibri"/>
        </w:rPr>
        <w:t xml:space="preserve">, I. C. V. (2009). Management and research applications of real-time and archival passive acoustic sensors over varying temporal and spatial scales. </w:t>
      </w:r>
      <w:r w:rsidRPr="00E318DB">
        <w:rPr>
          <w:rFonts w:ascii="Calibri" w:hAnsi="Calibri" w:cs="Calibri"/>
          <w:i/>
          <w:iCs/>
        </w:rPr>
        <w:t>Marine Ecology Progress Series</w:t>
      </w:r>
      <w:r w:rsidRPr="00E318DB">
        <w:rPr>
          <w:rFonts w:ascii="Calibri" w:hAnsi="Calibri" w:cs="Calibri"/>
        </w:rPr>
        <w:t xml:space="preserve">, </w:t>
      </w:r>
      <w:r w:rsidRPr="00E318DB">
        <w:rPr>
          <w:rFonts w:ascii="Calibri" w:hAnsi="Calibri" w:cs="Calibri"/>
          <w:i/>
          <w:iCs/>
        </w:rPr>
        <w:t>395</w:t>
      </w:r>
      <w:r w:rsidRPr="00E318DB">
        <w:rPr>
          <w:rFonts w:ascii="Calibri" w:hAnsi="Calibri" w:cs="Calibri"/>
        </w:rPr>
        <w:t>, 21–36. https://doi.org/10.3354/meps08123</w:t>
      </w:r>
    </w:p>
    <w:p w14:paraId="005F88E2" w14:textId="77777777" w:rsidR="00E318DB" w:rsidRPr="00E318DB" w:rsidRDefault="00E318DB" w:rsidP="00E318DB">
      <w:pPr>
        <w:pStyle w:val="Bibliography"/>
        <w:rPr>
          <w:rFonts w:ascii="Calibri" w:hAnsi="Calibri" w:cs="Calibri"/>
        </w:rPr>
      </w:pPr>
      <w:r w:rsidRPr="00E318DB">
        <w:rPr>
          <w:rFonts w:ascii="Calibri" w:hAnsi="Calibri" w:cs="Calibri"/>
          <w:i/>
          <w:iCs/>
        </w:rPr>
        <w:t>Raven Pro</w:t>
      </w:r>
      <w:r w:rsidRPr="00E318DB">
        <w:rPr>
          <w:rFonts w:ascii="Calibri" w:hAnsi="Calibri" w:cs="Calibri"/>
        </w:rPr>
        <w:t xml:space="preserve"> (1.6.5). (2022). [Computer software]. Cornell Lab of Ornithology. https://www.ravensoundsoftware.com</w:t>
      </w:r>
    </w:p>
    <w:p w14:paraId="6C130976" w14:textId="77777777" w:rsidR="00E318DB" w:rsidRPr="00E318DB" w:rsidRDefault="00E318DB" w:rsidP="00E318DB">
      <w:pPr>
        <w:pStyle w:val="Bibliography"/>
        <w:rPr>
          <w:rFonts w:ascii="Calibri" w:hAnsi="Calibri" w:cs="Calibri"/>
        </w:rPr>
      </w:pPr>
      <w:r w:rsidRPr="00E318DB">
        <w:rPr>
          <w:rFonts w:ascii="Calibri" w:hAnsi="Calibri" w:cs="Calibri"/>
        </w:rPr>
        <w:t xml:space="preserve">Rice, A., </w:t>
      </w:r>
      <w:proofErr w:type="spellStart"/>
      <w:r w:rsidRPr="00E318DB">
        <w:rPr>
          <w:rFonts w:ascii="Calibri" w:hAnsi="Calibri" w:cs="Calibri"/>
        </w:rPr>
        <w:t>Deecke</w:t>
      </w:r>
      <w:proofErr w:type="spellEnd"/>
      <w:r w:rsidRPr="00E318DB">
        <w:rPr>
          <w:rFonts w:ascii="Calibri" w:hAnsi="Calibri" w:cs="Calibri"/>
        </w:rPr>
        <w:t xml:space="preserve">, V. B., Ford, J. K., Pilkington, J. F., Oleson, E. M., &amp; Hildebrand, J. A. (2017). Spatial and temporal occurrence of killer whale ecotypes off the outer coast of Washington State, USA. </w:t>
      </w:r>
      <w:r w:rsidRPr="00E318DB">
        <w:rPr>
          <w:rFonts w:ascii="Calibri" w:hAnsi="Calibri" w:cs="Calibri"/>
          <w:i/>
          <w:iCs/>
        </w:rPr>
        <w:t>Marine Ecology Progress Series</w:t>
      </w:r>
      <w:r w:rsidRPr="00E318DB">
        <w:rPr>
          <w:rFonts w:ascii="Calibri" w:hAnsi="Calibri" w:cs="Calibri"/>
        </w:rPr>
        <w:t xml:space="preserve">, </w:t>
      </w:r>
      <w:r w:rsidRPr="00E318DB">
        <w:rPr>
          <w:rFonts w:ascii="Calibri" w:hAnsi="Calibri" w:cs="Calibri"/>
          <w:i/>
          <w:iCs/>
        </w:rPr>
        <w:t>572</w:t>
      </w:r>
      <w:r w:rsidRPr="00E318DB">
        <w:rPr>
          <w:rFonts w:ascii="Calibri" w:hAnsi="Calibri" w:cs="Calibri"/>
        </w:rPr>
        <w:t>, 255–268.</w:t>
      </w:r>
    </w:p>
    <w:p w14:paraId="315ED906" w14:textId="77777777" w:rsidR="00E318DB" w:rsidRPr="00E318DB" w:rsidRDefault="00E318DB" w:rsidP="00E318DB">
      <w:pPr>
        <w:pStyle w:val="Bibliography"/>
        <w:rPr>
          <w:rFonts w:ascii="Calibri" w:hAnsi="Calibri" w:cs="Calibri"/>
        </w:rPr>
      </w:pPr>
      <w:proofErr w:type="spellStart"/>
      <w:r w:rsidRPr="00E318DB">
        <w:rPr>
          <w:rFonts w:ascii="Calibri" w:hAnsi="Calibri" w:cs="Calibri"/>
        </w:rPr>
        <w:t>Saulitis</w:t>
      </w:r>
      <w:proofErr w:type="spellEnd"/>
      <w:r w:rsidRPr="00E318DB">
        <w:rPr>
          <w:rFonts w:ascii="Calibri" w:hAnsi="Calibri" w:cs="Calibri"/>
        </w:rPr>
        <w:t xml:space="preserve">, E. L., Matkin, C. O., &amp; Fay, F. H. (2005). Vocal repertoire and acoustic behavior of the isolated AT1 killer whale subpopulation in southern Alaska. </w:t>
      </w:r>
      <w:r w:rsidRPr="00E318DB">
        <w:rPr>
          <w:rFonts w:ascii="Calibri" w:hAnsi="Calibri" w:cs="Calibri"/>
          <w:i/>
          <w:iCs/>
        </w:rPr>
        <w:t>Canadian Journal of Zoology</w:t>
      </w:r>
      <w:r w:rsidRPr="00E318DB">
        <w:rPr>
          <w:rFonts w:ascii="Calibri" w:hAnsi="Calibri" w:cs="Calibri"/>
        </w:rPr>
        <w:t xml:space="preserve">, </w:t>
      </w:r>
      <w:r w:rsidRPr="00E318DB">
        <w:rPr>
          <w:rFonts w:ascii="Calibri" w:hAnsi="Calibri" w:cs="Calibri"/>
          <w:i/>
          <w:iCs/>
        </w:rPr>
        <w:t>83</w:t>
      </w:r>
      <w:r w:rsidRPr="00E318DB">
        <w:rPr>
          <w:rFonts w:ascii="Calibri" w:hAnsi="Calibri" w:cs="Calibri"/>
        </w:rPr>
        <w:t>(8), 1015–1029. https://doi.org/10.1139/z05-089</w:t>
      </w:r>
    </w:p>
    <w:p w14:paraId="1EB88549" w14:textId="77777777" w:rsidR="00E318DB" w:rsidRPr="00E318DB" w:rsidRDefault="00E318DB" w:rsidP="00E318DB">
      <w:pPr>
        <w:pStyle w:val="Bibliography"/>
        <w:rPr>
          <w:rFonts w:ascii="Calibri" w:hAnsi="Calibri" w:cs="Calibri"/>
        </w:rPr>
      </w:pPr>
      <w:r w:rsidRPr="00E318DB">
        <w:rPr>
          <w:rFonts w:ascii="Calibri" w:hAnsi="Calibri" w:cs="Calibri"/>
        </w:rPr>
        <w:lastRenderedPageBreak/>
        <w:t xml:space="preserve">Shiu, Y., Palmer, K. J., Roch, M. A., Fleishman, E., Liu, X., Nosal, E.-M., Helble, T., </w:t>
      </w:r>
      <w:proofErr w:type="spellStart"/>
      <w:r w:rsidRPr="00E318DB">
        <w:rPr>
          <w:rFonts w:ascii="Calibri" w:hAnsi="Calibri" w:cs="Calibri"/>
        </w:rPr>
        <w:t>Cholewiak</w:t>
      </w:r>
      <w:proofErr w:type="spellEnd"/>
      <w:r w:rsidRPr="00E318DB">
        <w:rPr>
          <w:rFonts w:ascii="Calibri" w:hAnsi="Calibri" w:cs="Calibri"/>
        </w:rPr>
        <w:t xml:space="preserve">, D., Gillespie, D., &amp; Klinck, H. (2020). Deep neural networks for automated detection of marine mammal species. </w:t>
      </w:r>
      <w:r w:rsidRPr="00E318DB">
        <w:rPr>
          <w:rFonts w:ascii="Calibri" w:hAnsi="Calibri" w:cs="Calibri"/>
          <w:i/>
          <w:iCs/>
        </w:rPr>
        <w:t>Scientific Reports</w:t>
      </w:r>
      <w:r w:rsidRPr="00E318DB">
        <w:rPr>
          <w:rFonts w:ascii="Calibri" w:hAnsi="Calibri" w:cs="Calibri"/>
        </w:rPr>
        <w:t xml:space="preserve">, </w:t>
      </w:r>
      <w:r w:rsidRPr="00E318DB">
        <w:rPr>
          <w:rFonts w:ascii="Calibri" w:hAnsi="Calibri" w:cs="Calibri"/>
          <w:i/>
          <w:iCs/>
        </w:rPr>
        <w:t>10</w:t>
      </w:r>
      <w:r w:rsidRPr="00E318DB">
        <w:rPr>
          <w:rFonts w:ascii="Calibri" w:hAnsi="Calibri" w:cs="Calibri"/>
        </w:rPr>
        <w:t>(1), 607. https://doi.org/10.1038/s41598-020-57549-y</w:t>
      </w:r>
    </w:p>
    <w:p w14:paraId="27DE0DA6" w14:textId="77777777" w:rsidR="00E318DB" w:rsidRPr="00E318DB" w:rsidRDefault="00E318DB" w:rsidP="00E318DB">
      <w:pPr>
        <w:pStyle w:val="Bibliography"/>
        <w:rPr>
          <w:rFonts w:ascii="Calibri" w:hAnsi="Calibri" w:cs="Calibri"/>
        </w:rPr>
      </w:pPr>
      <w:r w:rsidRPr="00E318DB">
        <w:rPr>
          <w:rFonts w:ascii="Calibri" w:hAnsi="Calibri" w:cs="Calibri"/>
        </w:rPr>
        <w:t xml:space="preserve">Wiggins, S. M., &amp; Hildebrand, J. A. (2007). High-frequency Acoustic Recording Package (HARP) for broad-band, long-term marine mammal monitoring. </w:t>
      </w:r>
      <w:r w:rsidRPr="00E318DB">
        <w:rPr>
          <w:rFonts w:ascii="Calibri" w:hAnsi="Calibri" w:cs="Calibri"/>
          <w:i/>
          <w:iCs/>
        </w:rPr>
        <w:t>2007 Symposium on Underwater Technology and Workshop on Scientific Use of Submarine Cables and Related Technologies</w:t>
      </w:r>
      <w:r w:rsidRPr="00E318DB">
        <w:rPr>
          <w:rFonts w:ascii="Calibri" w:hAnsi="Calibri" w:cs="Calibri"/>
        </w:rPr>
        <w:t>, 551–557. https://ieeexplore.ieee.org/abstract/document/4231090/</w:t>
      </w:r>
    </w:p>
    <w:p w14:paraId="5CDB4926" w14:textId="7EB9421D" w:rsidR="00037F58" w:rsidRPr="00037F58" w:rsidRDefault="0061294A" w:rsidP="00037F58">
      <w:r>
        <w:fldChar w:fldCharType="end"/>
      </w:r>
    </w:p>
    <w:p w14:paraId="461AC796" w14:textId="70E6A05F" w:rsidR="00EE03EF" w:rsidRDefault="00EE03EF" w:rsidP="00D078EC">
      <w:pPr>
        <w:spacing w:line="240" w:lineRule="auto"/>
        <w:ind w:left="720" w:hanging="720"/>
        <w:jc w:val="both"/>
      </w:pPr>
      <w:r>
        <w:t xml:space="preserve">Baird RW, Hanson MB, Dill LM (2005) Factors influencing the diving </w:t>
      </w:r>
      <w:proofErr w:type="spellStart"/>
      <w:r>
        <w:t>behaviour</w:t>
      </w:r>
      <w:proofErr w:type="spellEnd"/>
      <w:r>
        <w:t xml:space="preserve"> of fish-eating killer whales:</w:t>
      </w:r>
      <w:r w:rsidR="00CC3506">
        <w:t xml:space="preserve"> </w:t>
      </w:r>
      <w:r>
        <w:t xml:space="preserve">sex differences and diel and interannual variation in diving rates. Can J </w:t>
      </w:r>
      <w:proofErr w:type="spellStart"/>
      <w:r>
        <w:t>Zool</w:t>
      </w:r>
      <w:proofErr w:type="spellEnd"/>
      <w:r>
        <w:t xml:space="preserve"> 83: 257−267</w:t>
      </w:r>
    </w:p>
    <w:p w14:paraId="0EDA3989" w14:textId="7C1FD9A4" w:rsidR="00EE03EF" w:rsidRDefault="00EE03EF" w:rsidP="00D078EC">
      <w:pPr>
        <w:spacing w:line="240" w:lineRule="auto"/>
        <w:ind w:left="720" w:hanging="720"/>
        <w:jc w:val="both"/>
        <w:rPr>
          <w:rFonts w:cstheme="minorHAnsi"/>
        </w:rPr>
      </w:pPr>
      <w:r>
        <w:t xml:space="preserve">Balcomb KC, Bigg MA (1986) Population biology of three resident killer whale pods in Puget Sound and off southern Vancouver Island. </w:t>
      </w:r>
      <w:proofErr w:type="spellStart"/>
      <w:proofErr w:type="gramStart"/>
      <w:r>
        <w:t>In:Kirkevold</w:t>
      </w:r>
      <w:proofErr w:type="spellEnd"/>
      <w:proofErr w:type="gramEnd"/>
      <w:r>
        <w:t xml:space="preserve"> BC, Lockard JS (eds) </w:t>
      </w:r>
      <w:proofErr w:type="spellStart"/>
      <w:r>
        <w:t>Behavioural</w:t>
      </w:r>
      <w:proofErr w:type="spellEnd"/>
      <w:r>
        <w:t xml:space="preserve"> biology of killer whales. Alan R. Liss, New York, NY, p 85−95</w:t>
      </w:r>
    </w:p>
    <w:p w14:paraId="11A69730" w14:textId="6E1515D8" w:rsidR="00EE03EF" w:rsidRPr="00D019A3" w:rsidRDefault="00EE03EF" w:rsidP="00D078EC">
      <w:pPr>
        <w:spacing w:line="240" w:lineRule="auto"/>
        <w:ind w:left="720" w:hanging="720"/>
        <w:jc w:val="both"/>
        <w:rPr>
          <w:rFonts w:cstheme="minorHAnsi"/>
        </w:rPr>
      </w:pPr>
      <w:r w:rsidRPr="00D019A3">
        <w:t>de Bruyn, P.J.N., Tosh</w:t>
      </w:r>
      <w:r w:rsidRPr="00D019A3">
        <w:rPr>
          <w:rFonts w:cstheme="minorHAnsi"/>
        </w:rPr>
        <w:t xml:space="preserve">, C.A. and </w:t>
      </w:r>
      <w:proofErr w:type="spellStart"/>
      <w:r w:rsidRPr="00D019A3">
        <w:rPr>
          <w:rFonts w:cstheme="minorHAnsi"/>
        </w:rPr>
        <w:t>Terauds</w:t>
      </w:r>
      <w:proofErr w:type="spellEnd"/>
      <w:r w:rsidRPr="00D019A3">
        <w:rPr>
          <w:rFonts w:cstheme="minorHAnsi"/>
        </w:rPr>
        <w:t xml:space="preserve">, A. (2013), Killer whale ecotypes: is there a global </w:t>
      </w:r>
      <w:proofErr w:type="gramStart"/>
      <w:r w:rsidRPr="00D019A3">
        <w:rPr>
          <w:rFonts w:cstheme="minorHAnsi"/>
        </w:rPr>
        <w:t>model?.</w:t>
      </w:r>
      <w:proofErr w:type="gramEnd"/>
      <w:r w:rsidRPr="00D019A3">
        <w:rPr>
          <w:rFonts w:cstheme="minorHAnsi"/>
          <w:color w:val="1C1D1E"/>
          <w:shd w:val="clear" w:color="auto" w:fill="FFFFFF"/>
        </w:rPr>
        <w:t xml:space="preserve"> </w:t>
      </w:r>
      <w:r w:rsidRPr="00D019A3">
        <w:rPr>
          <w:rFonts w:cstheme="minorHAnsi"/>
        </w:rPr>
        <w:t>Biological Reviews, 88: 62-80</w:t>
      </w:r>
      <w:r w:rsidRPr="00D019A3">
        <w:rPr>
          <w:rFonts w:cstheme="minorHAnsi"/>
          <w:color w:val="1C1D1E"/>
          <w:shd w:val="clear" w:color="auto" w:fill="FFFFFF"/>
        </w:rPr>
        <w:t>.</w:t>
      </w:r>
      <w:r w:rsidR="00D019A3" w:rsidRPr="00D019A3">
        <w:rPr>
          <w:rFonts w:cstheme="minorHAnsi"/>
          <w:color w:val="1C1D1E"/>
          <w:shd w:val="clear" w:color="auto" w:fill="FFFFFF"/>
        </w:rPr>
        <w:t xml:space="preserve"> </w:t>
      </w:r>
      <w:r w:rsidR="00D019A3" w:rsidRPr="00D019A3">
        <w:rPr>
          <w:rFonts w:cstheme="minorHAnsi"/>
        </w:rPr>
        <w:t xml:space="preserve"> </w:t>
      </w:r>
      <w:hyperlink r:id="rId17" w:history="1">
        <w:r w:rsidRPr="00D019A3">
          <w:rPr>
            <w:rStyle w:val="Hyperlink"/>
            <w:rFonts w:cstheme="minorHAnsi"/>
            <w:shd w:val="clear" w:color="auto" w:fill="FFFFFF"/>
          </w:rPr>
          <w:t>https://doi.org/10.1111/j.1469-185X.2012.00239.x</w:t>
        </w:r>
      </w:hyperlink>
    </w:p>
    <w:p w14:paraId="1E8C679B" w14:textId="7E65240B" w:rsidR="00D019A3" w:rsidRDefault="00D019A3" w:rsidP="00D019A3">
      <w:pPr>
        <w:spacing w:line="240" w:lineRule="auto"/>
        <w:ind w:left="720" w:hanging="720"/>
        <w:jc w:val="both"/>
        <w:rPr>
          <w:rFonts w:eastAsia="Times New Roman" w:cstheme="minorHAnsi"/>
          <w:color w:val="222222"/>
        </w:rPr>
      </w:pPr>
      <w:r w:rsidRPr="00D019A3">
        <w:rPr>
          <w:rFonts w:eastAsia="Times New Roman" w:cstheme="minorHAnsi"/>
          <w:color w:val="222222"/>
        </w:rPr>
        <w:t>Ford J</w:t>
      </w:r>
      <w:r w:rsidR="008B56AE">
        <w:rPr>
          <w:rFonts w:eastAsia="Times New Roman" w:cstheme="minorHAnsi"/>
          <w:color w:val="222222"/>
        </w:rPr>
        <w:t>.</w:t>
      </w:r>
      <w:r w:rsidRPr="00D019A3">
        <w:rPr>
          <w:rFonts w:eastAsia="Times New Roman" w:cstheme="minorHAnsi"/>
          <w:color w:val="222222"/>
        </w:rPr>
        <w:t>K</w:t>
      </w:r>
      <w:r w:rsidR="008B56AE">
        <w:rPr>
          <w:rFonts w:eastAsia="Times New Roman" w:cstheme="minorHAnsi"/>
          <w:color w:val="222222"/>
        </w:rPr>
        <w:t>.</w:t>
      </w:r>
      <w:r w:rsidRPr="00D019A3">
        <w:rPr>
          <w:rFonts w:eastAsia="Times New Roman" w:cstheme="minorHAnsi"/>
          <w:color w:val="222222"/>
        </w:rPr>
        <w:t>B (1987) A catalogue</w:t>
      </w:r>
      <w:r>
        <w:rPr>
          <w:rFonts w:eastAsia="Times New Roman" w:cstheme="minorHAnsi"/>
          <w:color w:val="222222"/>
        </w:rPr>
        <w:t xml:space="preserve"> of underwater calls produced by killer whales (Orcinus orca) in British Columbia.</w:t>
      </w:r>
      <w:r w:rsidR="008B56AE">
        <w:rPr>
          <w:rFonts w:eastAsia="Times New Roman" w:cstheme="minorHAnsi"/>
          <w:color w:val="222222"/>
        </w:rPr>
        <w:t xml:space="preserve"> Canadian Data report of Fisheries and Aquatic Sciences. No 633.</w:t>
      </w:r>
      <w:r>
        <w:rPr>
          <w:rFonts w:eastAsia="Times New Roman" w:cstheme="minorHAnsi"/>
          <w:color w:val="222222"/>
        </w:rPr>
        <w:t xml:space="preserve"> Department of Fisheries and Oceans, Nanaimo, British Columbia, Canad</w:t>
      </w:r>
      <w:r w:rsidR="008B56AE">
        <w:rPr>
          <w:rFonts w:eastAsia="Times New Roman" w:cstheme="minorHAnsi"/>
          <w:color w:val="222222"/>
        </w:rPr>
        <w:t xml:space="preserve">a. </w:t>
      </w:r>
      <w:hyperlink r:id="rId18" w:history="1">
        <w:r w:rsidR="008B56AE" w:rsidRPr="00170692">
          <w:rPr>
            <w:rStyle w:val="Hyperlink"/>
            <w:rFonts w:eastAsia="Times New Roman" w:cstheme="minorHAnsi"/>
          </w:rPr>
          <w:t>https://publications.gc.ca/collections/collection_2007/dfo-mpo/Fs97-13-633E.pdf</w:t>
        </w:r>
      </w:hyperlink>
      <w:r w:rsidR="008B56AE">
        <w:rPr>
          <w:rFonts w:eastAsia="Times New Roman" w:cstheme="minorHAnsi"/>
          <w:color w:val="222222"/>
        </w:rPr>
        <w:t xml:space="preserve"> </w:t>
      </w:r>
      <w:r w:rsidR="008B56AE" w:rsidRPr="002020F5">
        <w:rPr>
          <w:rFonts w:cstheme="minorHAnsi"/>
        </w:rPr>
        <w:t xml:space="preserve">(Accessed </w:t>
      </w:r>
      <w:r w:rsidR="008B56AE" w:rsidRPr="00FD162A">
        <w:rPr>
          <w:rFonts w:cstheme="minorHAnsi"/>
        </w:rPr>
        <w:t>March</w:t>
      </w:r>
      <w:r w:rsidR="008B56AE" w:rsidRPr="002020F5">
        <w:rPr>
          <w:rFonts w:cstheme="minorHAnsi"/>
        </w:rPr>
        <w:t xml:space="preserve"> </w:t>
      </w:r>
      <w:r w:rsidR="008B56AE" w:rsidRPr="00FD162A">
        <w:rPr>
          <w:rFonts w:cstheme="minorHAnsi"/>
        </w:rPr>
        <w:t>31</w:t>
      </w:r>
      <w:r w:rsidR="008B56AE">
        <w:rPr>
          <w:rFonts w:cstheme="minorHAnsi"/>
        </w:rPr>
        <w:t>,</w:t>
      </w:r>
      <w:r w:rsidR="008B56AE" w:rsidRPr="002020F5">
        <w:rPr>
          <w:rFonts w:cstheme="minorHAnsi"/>
        </w:rPr>
        <w:t xml:space="preserve"> 2024)</w:t>
      </w:r>
    </w:p>
    <w:p w14:paraId="5D8ABA8C" w14:textId="55353EA6" w:rsidR="00D019A3" w:rsidRDefault="00D019A3" w:rsidP="00D078EC">
      <w:pPr>
        <w:spacing w:line="240" w:lineRule="auto"/>
        <w:ind w:left="720" w:hanging="720"/>
        <w:jc w:val="both"/>
        <w:rPr>
          <w:rFonts w:cstheme="minorHAnsi"/>
        </w:rPr>
      </w:pPr>
      <w:r w:rsidRPr="00D019A3">
        <w:rPr>
          <w:rFonts w:cstheme="minorHAnsi"/>
        </w:rPr>
        <w:t xml:space="preserve">Ford, J. K. B., G. M. Ellis, L. G. Barrett-Lennard, A. B. Morton, R. S. Palm, and K. C. Balcomb III. 1998. “Dietary Specialization in Two Sympatric Populations of Killer Whales (Orcinus Orca) in Coastal British Columbia and Adjacent Waters.” Canadian Journal of Zoology 76: 1456–1471. </w:t>
      </w:r>
      <w:hyperlink r:id="rId19" w:history="1">
        <w:r w:rsidR="00CC3506" w:rsidRPr="00170692">
          <w:rPr>
            <w:rStyle w:val="Hyperlink"/>
            <w:rFonts w:cstheme="minorHAnsi"/>
          </w:rPr>
          <w:t>https://doi.org/10.1139/z98-089</w:t>
        </w:r>
      </w:hyperlink>
      <w:r w:rsidRPr="00D019A3">
        <w:rPr>
          <w:rFonts w:cstheme="minorHAnsi"/>
        </w:rPr>
        <w:t>.</w:t>
      </w:r>
    </w:p>
    <w:p w14:paraId="01BEA99E" w14:textId="3F994BDB" w:rsidR="00CC3506" w:rsidRPr="00FD162A" w:rsidRDefault="00CC3506" w:rsidP="00FD162A">
      <w:pPr>
        <w:spacing w:line="240" w:lineRule="auto"/>
        <w:ind w:left="720" w:hanging="720"/>
        <w:jc w:val="both"/>
        <w:rPr>
          <w:rFonts w:cstheme="minorHAnsi"/>
        </w:rPr>
      </w:pPr>
      <w:r>
        <w:rPr>
          <w:rFonts w:cstheme="minorHAnsi"/>
        </w:rPr>
        <w:t xml:space="preserve">Ford, J.K.B, </w:t>
      </w:r>
      <w:r w:rsidR="00FD162A">
        <w:rPr>
          <w:rFonts w:cstheme="minorHAnsi"/>
        </w:rPr>
        <w:t xml:space="preserve">Southern Resident Killer Whale Call </w:t>
      </w:r>
      <w:proofErr w:type="spellStart"/>
      <w:r w:rsidR="00FD162A">
        <w:rPr>
          <w:rFonts w:cstheme="minorHAnsi"/>
        </w:rPr>
        <w:t>Catelogue</w:t>
      </w:r>
      <w:proofErr w:type="spellEnd"/>
      <w:r w:rsidR="00FD162A">
        <w:rPr>
          <w:rFonts w:cstheme="minorHAnsi"/>
        </w:rPr>
        <w:t xml:space="preserve">. </w:t>
      </w:r>
      <w:r w:rsidR="00FD162A" w:rsidRPr="00FD162A">
        <w:rPr>
          <w:rFonts w:cstheme="minorHAnsi"/>
        </w:rPr>
        <w:t>https://orca.research.sfu.ca/</w:t>
      </w:r>
      <w:r w:rsidR="00FD162A">
        <w:rPr>
          <w:rFonts w:cstheme="minorHAnsi"/>
        </w:rPr>
        <w:t xml:space="preserve"> </w:t>
      </w:r>
      <w:r w:rsidR="00FD162A" w:rsidRPr="002020F5">
        <w:rPr>
          <w:rFonts w:cstheme="minorHAnsi"/>
        </w:rPr>
        <w:t xml:space="preserve">(Accessed </w:t>
      </w:r>
      <w:r w:rsidR="00FD162A" w:rsidRPr="00FD162A">
        <w:rPr>
          <w:rFonts w:cstheme="minorHAnsi"/>
        </w:rPr>
        <w:t>March</w:t>
      </w:r>
      <w:r w:rsidR="00FD162A" w:rsidRPr="002020F5">
        <w:rPr>
          <w:rFonts w:cstheme="minorHAnsi"/>
        </w:rPr>
        <w:t xml:space="preserve"> </w:t>
      </w:r>
      <w:r w:rsidR="00FD162A" w:rsidRPr="00FD162A">
        <w:rPr>
          <w:rFonts w:cstheme="minorHAnsi"/>
        </w:rPr>
        <w:t>31</w:t>
      </w:r>
      <w:r w:rsidR="00FD162A">
        <w:rPr>
          <w:rFonts w:cstheme="minorHAnsi"/>
        </w:rPr>
        <w:t>,</w:t>
      </w:r>
      <w:r w:rsidR="00FD162A" w:rsidRPr="002020F5">
        <w:rPr>
          <w:rFonts w:cstheme="minorHAnsi"/>
        </w:rPr>
        <w:t xml:space="preserve"> 2024)</w:t>
      </w:r>
    </w:p>
    <w:p w14:paraId="10F0872D" w14:textId="21E1CC16" w:rsidR="00D078EC" w:rsidRDefault="003C518D" w:rsidP="00D078EC">
      <w:pPr>
        <w:spacing w:line="240" w:lineRule="auto"/>
        <w:ind w:left="720" w:hanging="720"/>
        <w:jc w:val="both"/>
        <w:rPr>
          <w:rFonts w:cstheme="minorHAnsi"/>
        </w:rPr>
      </w:pPr>
      <w:r w:rsidRPr="003C518D">
        <w:rPr>
          <w:rFonts w:cstheme="minorHAnsi"/>
        </w:rPr>
        <w:t xml:space="preserve">Ford, John K.B., Volker B. </w:t>
      </w:r>
      <w:proofErr w:type="spellStart"/>
      <w:r w:rsidRPr="003C518D">
        <w:rPr>
          <w:rFonts w:cstheme="minorHAnsi"/>
        </w:rPr>
        <w:t>Deecke</w:t>
      </w:r>
      <w:proofErr w:type="spellEnd"/>
      <w:r w:rsidRPr="003C518D">
        <w:rPr>
          <w:rFonts w:cstheme="minorHAnsi"/>
        </w:rPr>
        <w:t>, and James F. Pilkington. 2023. Dialects of Killer Whales in Coastal Northeastern Pacific Waters: A Catalogue of Call Types. https://orca.research.sfu.ca/call-library. Accessed 26 Feb. 2024 (or whatever date you accessed it).</w:t>
      </w:r>
    </w:p>
    <w:p w14:paraId="6E5F23EF" w14:textId="76273C0F" w:rsidR="008C2AFC" w:rsidRDefault="008C2AFC" w:rsidP="00D078EC">
      <w:pPr>
        <w:spacing w:line="240" w:lineRule="auto"/>
        <w:ind w:left="720" w:hanging="720"/>
        <w:jc w:val="both"/>
        <w:rPr>
          <w:rFonts w:cstheme="minorHAnsi"/>
        </w:rPr>
      </w:pPr>
      <w:r w:rsidRPr="008C2AFC">
        <w:rPr>
          <w:rFonts w:cstheme="minorHAnsi"/>
        </w:rPr>
        <w:t xml:space="preserve">Gillespie, D. M., Gordon, J., McHugh, R., </w:t>
      </w:r>
      <w:proofErr w:type="spellStart"/>
      <w:r w:rsidRPr="008C2AFC">
        <w:rPr>
          <w:rFonts w:cstheme="minorHAnsi"/>
        </w:rPr>
        <w:t>Mclaren</w:t>
      </w:r>
      <w:proofErr w:type="spellEnd"/>
      <w:r w:rsidRPr="008C2AFC">
        <w:rPr>
          <w:rFonts w:cstheme="minorHAnsi"/>
        </w:rPr>
        <w:t xml:space="preserve">, D., Mellinger, D., Redmond, P., Thode, A., Trinder, P., &amp; Deng, X. Y. (2008). PAMGUARD: Semiautomated, </w:t>
      </w:r>
      <w:proofErr w:type="gramStart"/>
      <w:r w:rsidRPr="008C2AFC">
        <w:rPr>
          <w:rFonts w:cstheme="minorHAnsi"/>
        </w:rPr>
        <w:t>open source</w:t>
      </w:r>
      <w:proofErr w:type="gramEnd"/>
      <w:r w:rsidRPr="008C2AFC">
        <w:rPr>
          <w:rFonts w:cstheme="minorHAnsi"/>
        </w:rPr>
        <w:t xml:space="preserve"> software for real-time acoustic detection and </w:t>
      </w:r>
      <w:proofErr w:type="spellStart"/>
      <w:r w:rsidRPr="008C2AFC">
        <w:rPr>
          <w:rFonts w:cstheme="minorHAnsi"/>
        </w:rPr>
        <w:t>localisation</w:t>
      </w:r>
      <w:proofErr w:type="spellEnd"/>
      <w:r w:rsidRPr="008C2AFC">
        <w:rPr>
          <w:rFonts w:cstheme="minorHAnsi"/>
        </w:rPr>
        <w:t xml:space="preserve"> of cetaceans.</w:t>
      </w:r>
    </w:p>
    <w:p w14:paraId="5A37F326" w14:textId="22322146" w:rsidR="0091546C" w:rsidRDefault="0091546C" w:rsidP="00D078EC">
      <w:pPr>
        <w:spacing w:line="240" w:lineRule="auto"/>
        <w:ind w:left="720" w:hanging="720"/>
        <w:jc w:val="both"/>
        <w:rPr>
          <w:rFonts w:cstheme="minorHAnsi"/>
        </w:rPr>
      </w:pPr>
      <w:proofErr w:type="spellStart"/>
      <w:r w:rsidRPr="0091546C">
        <w:rPr>
          <w:rFonts w:cstheme="minorHAnsi"/>
        </w:rPr>
        <w:t>Kirsebom</w:t>
      </w:r>
      <w:proofErr w:type="spellEnd"/>
      <w:r w:rsidRPr="0091546C">
        <w:rPr>
          <w:rFonts w:cstheme="minorHAnsi"/>
        </w:rPr>
        <w:t xml:space="preserve">, O.S., Frazão, F., </w:t>
      </w:r>
      <w:proofErr w:type="spellStart"/>
      <w:r w:rsidRPr="0091546C">
        <w:rPr>
          <w:rFonts w:cstheme="minorHAnsi"/>
        </w:rPr>
        <w:t>Padovese</w:t>
      </w:r>
      <w:proofErr w:type="spellEnd"/>
      <w:r w:rsidRPr="0091546C">
        <w:rPr>
          <w:rFonts w:cstheme="minorHAnsi"/>
        </w:rPr>
        <w:t xml:space="preserve">, B., Sakib, S.M., Su, Y., &amp; </w:t>
      </w:r>
      <w:proofErr w:type="spellStart"/>
      <w:r w:rsidRPr="0091546C">
        <w:rPr>
          <w:rFonts w:cstheme="minorHAnsi"/>
        </w:rPr>
        <w:t>Matwin</w:t>
      </w:r>
      <w:proofErr w:type="spellEnd"/>
      <w:r w:rsidRPr="0091546C">
        <w:rPr>
          <w:rFonts w:cstheme="minorHAnsi"/>
        </w:rPr>
        <w:t xml:space="preserve">, S. (2022). MERIDIAN </w:t>
      </w:r>
      <w:proofErr w:type="gramStart"/>
      <w:r w:rsidRPr="0091546C">
        <w:rPr>
          <w:rFonts w:cstheme="minorHAnsi"/>
        </w:rPr>
        <w:t>open</w:t>
      </w:r>
      <w:proofErr w:type="gramEnd"/>
      <w:r w:rsidRPr="0091546C">
        <w:rPr>
          <w:rFonts w:cstheme="minorHAnsi"/>
        </w:rPr>
        <w:t>-source software for deep learning-based acoustic data analysis. The Journal of the Acoustical Society of America.</w:t>
      </w:r>
      <w:r w:rsidRPr="0091546C">
        <w:t xml:space="preserve"> </w:t>
      </w:r>
      <w:hyperlink r:id="rId20" w:tgtFrame="_blank" w:history="1">
        <w:r w:rsidRPr="0091546C">
          <w:rPr>
            <w:rStyle w:val="Hyperlink"/>
            <w:rFonts w:cstheme="minorHAnsi"/>
          </w:rPr>
          <w:t>https://doi.org/10.1121/10.0010545</w:t>
        </w:r>
      </w:hyperlink>
    </w:p>
    <w:p w14:paraId="270F2E56" w14:textId="1F5732C5" w:rsidR="002020F5" w:rsidRDefault="00D019A3" w:rsidP="00D019A3">
      <w:pPr>
        <w:spacing w:line="240" w:lineRule="auto"/>
        <w:ind w:left="720" w:hanging="720"/>
        <w:jc w:val="both"/>
      </w:pPr>
      <w:r>
        <w:rPr>
          <w:rFonts w:cstheme="minorHAnsi"/>
        </w:rPr>
        <w:lastRenderedPageBreak/>
        <w:t xml:space="preserve">Murphy O (2023) </w:t>
      </w:r>
      <w:proofErr w:type="spellStart"/>
      <w:r>
        <w:rPr>
          <w:rFonts w:cstheme="minorHAnsi"/>
        </w:rPr>
        <w:t>Analysing</w:t>
      </w:r>
      <w:proofErr w:type="spellEnd"/>
      <w:r>
        <w:rPr>
          <w:rFonts w:cstheme="minorHAnsi"/>
        </w:rPr>
        <w:t xml:space="preserve"> marine vessel noise impacts on endangered Southern Resident killer whale acoustic </w:t>
      </w:r>
      <w:proofErr w:type="spellStart"/>
      <w:r>
        <w:rPr>
          <w:rFonts w:cstheme="minorHAnsi"/>
        </w:rPr>
        <w:t>behaviour</w:t>
      </w:r>
      <w:proofErr w:type="spellEnd"/>
      <w:r>
        <w:rPr>
          <w:rFonts w:cstheme="minorHAnsi"/>
        </w:rPr>
        <w:t xml:space="preserve"> during transits of Boundary Pass in the Salish Sea. MSc Thesis, Simon Fraser University </w:t>
      </w:r>
      <w:hyperlink r:id="rId21" w:history="1">
        <w:r w:rsidRPr="002020F5">
          <w:t>https://www.sfu.ca/~rjoy/OMurphy_ARP.pdf</w:t>
        </w:r>
      </w:hyperlink>
    </w:p>
    <w:p w14:paraId="3E7FC297" w14:textId="02A4887B" w:rsidR="002020F5" w:rsidRDefault="002020F5" w:rsidP="002020F5">
      <w:pPr>
        <w:spacing w:line="240" w:lineRule="auto"/>
        <w:ind w:left="720" w:hanging="720"/>
        <w:jc w:val="both"/>
      </w:pPr>
      <w:r w:rsidRPr="002020F5">
        <w:t>Shiu Y, Palmer KJ, Roch MA, et al. Deep neural networks for automated detection of marine mammal species [published correction appears in Sci Rep. 2020 Jun 30;10(1):11000] [published correction appears in Sci Rep. 2021 Oct 21;11(1):21189]. Sci Rep. 2020;10(1):607. Published 2020 Jan 17. doi:10.1038/s41598-020-57549-y</w:t>
      </w:r>
    </w:p>
    <w:p w14:paraId="17E6693C" w14:textId="166608CA" w:rsidR="002020F5" w:rsidRDefault="002020F5" w:rsidP="002020F5">
      <w:pPr>
        <w:spacing w:line="240" w:lineRule="auto"/>
        <w:ind w:left="720" w:hanging="720"/>
        <w:jc w:val="both"/>
      </w:pPr>
      <w:r w:rsidRPr="002020F5">
        <w:t xml:space="preserve">SIMRES (2020) Hydrophones. </w:t>
      </w:r>
      <w:hyperlink r:id="rId22" w:history="1">
        <w:r w:rsidRPr="002020F5">
          <w:rPr>
            <w:rStyle w:val="Hyperlink"/>
          </w:rPr>
          <w:t>https://simres.ca/projects/hydrophones/</w:t>
        </w:r>
      </w:hyperlink>
      <w:r w:rsidRPr="002020F5">
        <w:t xml:space="preserve"> (Accessed February 14</w:t>
      </w:r>
      <w:r w:rsidR="00FD162A">
        <w:t>,</w:t>
      </w:r>
      <w:r w:rsidRPr="002020F5">
        <w:t xml:space="preserve"> 2024)</w:t>
      </w:r>
    </w:p>
    <w:p w14:paraId="636BEBF2" w14:textId="7DE41F61" w:rsidR="005A20E8" w:rsidRPr="002020F5" w:rsidRDefault="005A20E8" w:rsidP="002020F5">
      <w:pPr>
        <w:spacing w:line="240" w:lineRule="auto"/>
        <w:ind w:left="720" w:hanging="720"/>
        <w:jc w:val="both"/>
      </w:pPr>
      <w:r w:rsidRPr="005A20E8">
        <w:t xml:space="preserve">Van </w:t>
      </w:r>
      <w:proofErr w:type="spellStart"/>
      <w:r w:rsidRPr="005A20E8">
        <w:t>Parijs</w:t>
      </w:r>
      <w:proofErr w:type="spellEnd"/>
      <w:r w:rsidRPr="005A20E8">
        <w:t xml:space="preserve">, Sofie M., Chris W. Clark, Renata S. Sousa-Lima, Susan E. Parks, Shannon Rankin, Denise Risch, and Ilse C. Van </w:t>
      </w:r>
      <w:proofErr w:type="spellStart"/>
      <w:r w:rsidRPr="005A20E8">
        <w:t>Opzeeland</w:t>
      </w:r>
      <w:proofErr w:type="spellEnd"/>
      <w:r w:rsidRPr="005A20E8">
        <w:t>. "Management and research applications of real-time and archival passive acoustic sensors over varying temporal and spatial scales." Marine Ecology Progress Series 395 (2009): 21-36.</w:t>
      </w:r>
    </w:p>
    <w:p w14:paraId="7D149060" w14:textId="77777777" w:rsidR="002020F5" w:rsidRPr="002020F5" w:rsidRDefault="002020F5" w:rsidP="002020F5">
      <w:pPr>
        <w:spacing w:line="240" w:lineRule="auto"/>
        <w:ind w:left="720" w:hanging="720"/>
        <w:jc w:val="both"/>
      </w:pPr>
    </w:p>
    <w:p w14:paraId="6F438282" w14:textId="77777777" w:rsidR="002020F5" w:rsidRDefault="002020F5" w:rsidP="00D019A3">
      <w:pPr>
        <w:spacing w:line="240" w:lineRule="auto"/>
        <w:ind w:left="720" w:hanging="720"/>
        <w:jc w:val="both"/>
      </w:pP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21" w:name="_Ref170116667"/>
      <w:r>
        <w:t>HALLO Annotation Guidelines</w:t>
      </w:r>
      <w:bookmarkEnd w:id="21"/>
    </w:p>
    <w:p w14:paraId="0E5B3618" w14:textId="6FF0C490" w:rsidR="00CD47EE" w:rsidRDefault="00CD47EE" w:rsidP="00CD47EE">
      <w:r>
        <w:t>The following section contains the annotation guidelines that were provided by expert annotators on the HALLO projec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w:t>
      </w:r>
      <w:proofErr w:type="spellStart"/>
      <w:r w:rsidRPr="00CD47EE">
        <w:rPr>
          <w:rFonts w:eastAsia="Arial" w:cstheme="minorHAnsi"/>
          <w:sz w:val="24"/>
          <w:szCs w:val="24"/>
          <w:lang w:val="en-GB" w:eastAsia="en-CA"/>
        </w:rPr>
        <w:t>Sound.ID.Species</w:t>
      </w:r>
      <w:proofErr w:type="spellEnd"/>
      <w:r w:rsidRPr="00CD47EE">
        <w:rPr>
          <w:rFonts w:eastAsia="Arial" w:cstheme="minorHAnsi"/>
          <w:sz w:val="24"/>
          <w:szCs w:val="24"/>
          <w:lang w:val="en-GB" w:eastAsia="en-CA"/>
        </w:rPr>
        <w:t>’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6F6643">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6F6643">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Sound_ID_Species</w:t>
            </w:r>
            <w:proofErr w:type="spellEnd"/>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6F6643">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6F6643">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6F6643">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6F6643">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6F6643">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6F6643">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6F6643">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6F6643">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6F6643">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6F6643">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6F6643">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ocalizations from a small unidentified odontocete, 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6F6643">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6F6643">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lastRenderedPageBreak/>
              <w:t xml:space="preserve">potential vocalizations from a small unidentified </w:t>
            </w:r>
            <w:r w:rsidRPr="00CD47EE">
              <w:rPr>
                <w:rFonts w:eastAsia="Arial" w:cstheme="minorHAnsi"/>
                <w:sz w:val="24"/>
                <w:szCs w:val="24"/>
                <w:lang w:val="en-GB" w:eastAsia="en-CA"/>
              </w:rPr>
              <w:lastRenderedPageBreak/>
              <w:t>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6F6643">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Rissos</w:t>
            </w:r>
            <w:proofErr w:type="spellEnd"/>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6F6643">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6F6643">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6F6643">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6F6643">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6F6643">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6F6643">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6F6643">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KW_ecotype</w:t>
            </w:r>
            <w:proofErr w:type="spellEnd"/>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6F6643">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6F6643">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6F6643">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Outercoast</w:t>
            </w:r>
            <w:proofErr w:type="spellEnd"/>
            <w:r w:rsidRPr="00CD47EE">
              <w:rPr>
                <w:rFonts w:eastAsia="Arial" w:cstheme="minorHAnsi"/>
                <w:sz w:val="24"/>
                <w:szCs w:val="24"/>
                <w:lang w:val="en-GB" w:eastAsia="en-CA"/>
              </w:rPr>
              <w:t xml:space="preserve"> Transient (Bigg’s) Killer Whale </w:t>
            </w:r>
          </w:p>
        </w:tc>
      </w:tr>
      <w:tr w:rsidR="00CD47EE" w:rsidRPr="00CD47EE" w14:paraId="319B20AB" w14:textId="77777777" w:rsidTr="006F6643">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6F6643">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6F6643">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6F6643">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6F6643">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6F6643">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6F6643">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6F6643">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Call_Type</w:t>
            </w:r>
            <w:proofErr w:type="spellEnd"/>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6F6643">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6F6643">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6F6643">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6F6643">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6F6643">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efers to the entry in the field of highest resolution (</w:t>
            </w:r>
            <w:proofErr w:type="spellStart"/>
            <w:r w:rsidRPr="00CD47EE">
              <w:rPr>
                <w:rFonts w:eastAsia="Arial" w:cstheme="minorHAnsi"/>
                <w:sz w:val="24"/>
                <w:szCs w:val="24"/>
                <w:lang w:val="en-GB" w:eastAsia="en-CA"/>
              </w:rPr>
              <w:t>eg</w:t>
            </w:r>
            <w:proofErr w:type="spellEnd"/>
            <w:r w:rsidRPr="00CD47EE">
              <w:rPr>
                <w:rFonts w:eastAsia="Arial" w:cstheme="minorHAnsi"/>
                <w:sz w:val="24"/>
                <w:szCs w:val="24"/>
                <w:lang w:val="en-GB" w:eastAsia="en-CA"/>
              </w:rPr>
              <w:t xml:space="preserve"> </w:t>
            </w:r>
            <w:proofErr w:type="spellStart"/>
            <w:r w:rsidRPr="00CD47EE">
              <w:rPr>
                <w:rFonts w:eastAsia="Arial" w:cstheme="minorHAnsi"/>
                <w:sz w:val="24"/>
                <w:szCs w:val="24"/>
                <w:lang w:val="en-GB" w:eastAsia="en-CA"/>
              </w:rPr>
              <w:t>call_type</w:t>
            </w:r>
            <w:proofErr w:type="spellEnd"/>
            <w:r w:rsidRPr="00CD47EE">
              <w:rPr>
                <w:rFonts w:eastAsia="Arial" w:cstheme="minorHAnsi"/>
                <w:sz w:val="24"/>
                <w:szCs w:val="24"/>
                <w:lang w:val="en-GB" w:eastAsia="en-CA"/>
              </w:rPr>
              <w:t xml:space="preserve"> if there is something in there, otherwise in </w:t>
            </w:r>
            <w:proofErr w:type="spellStart"/>
            <w:r w:rsidRPr="00CD47EE">
              <w:rPr>
                <w:rFonts w:eastAsia="Arial" w:cstheme="minorHAnsi"/>
                <w:sz w:val="24"/>
                <w:szCs w:val="24"/>
                <w:lang w:val="en-GB" w:eastAsia="en-CA"/>
              </w:rPr>
              <w:t>KW_ecotype</w:t>
            </w:r>
            <w:proofErr w:type="spellEnd"/>
            <w:r w:rsidRPr="00CD47EE">
              <w:rPr>
                <w:rFonts w:eastAsia="Arial" w:cstheme="minorHAnsi"/>
                <w:sz w:val="24"/>
                <w:szCs w:val="24"/>
                <w:lang w:val="en-GB" w:eastAsia="en-CA"/>
              </w:rPr>
              <w:t xml:space="preserv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p w14:paraId="13F28E6D" w14:textId="7D6BCDFB" w:rsidR="009647C9" w:rsidRDefault="009647C9" w:rsidP="002E6980">
      <w:pPr>
        <w:pStyle w:val="Heading1"/>
      </w:pPr>
      <w:r>
        <w:lastRenderedPageBreak/>
        <w:t>Notes to Authors</w:t>
      </w:r>
    </w:p>
    <w:p w14:paraId="02D52533" w14:textId="55BC25CC" w:rsidR="009647C9" w:rsidRDefault="009647C9" w:rsidP="009647C9"/>
    <w:p w14:paraId="2E02D9CE" w14:textId="23D2FCD9" w:rsidR="00B47EBA" w:rsidRDefault="00B47EBA" w:rsidP="009647C9">
      <w:r>
        <w:t>Group Discussion Points</w:t>
      </w:r>
    </w:p>
    <w:p w14:paraId="703ADC35" w14:textId="1D1ED31E" w:rsidR="00B47EBA" w:rsidRDefault="00B47EBA" w:rsidP="009647C9"/>
    <w:p w14:paraId="210D2097" w14:textId="33057274" w:rsidR="00B47EBA" w:rsidRDefault="00B47EBA" w:rsidP="009647C9">
      <w:r>
        <w:t>Clarification: calls, whistles, pulsed calls.</w:t>
      </w:r>
      <w:r w:rsidR="00253C6B">
        <w:t xml:space="preserve"> I would classify pulsed calls and whistles as ‘</w:t>
      </w:r>
      <w:proofErr w:type="gramStart"/>
      <w:r w:rsidR="00253C6B">
        <w:t>calls’</w:t>
      </w:r>
      <w:proofErr w:type="gramEnd"/>
      <w:r w:rsidR="00253C6B">
        <w:t>. Is the typical jargon ‘pulsed calls’ simplified to ‘</w:t>
      </w:r>
      <w:proofErr w:type="gramStart"/>
      <w:r w:rsidR="00253C6B">
        <w:t>calls’</w:t>
      </w:r>
      <w:proofErr w:type="gramEnd"/>
      <w:r w:rsidR="00253C6B">
        <w:t>?</w:t>
      </w:r>
      <w:r>
        <w:t xml:space="preserve"> Need consistency across labelling or a better understanding</w:t>
      </w:r>
    </w:p>
    <w:p w14:paraId="3A7A655C" w14:textId="77777777" w:rsidR="00B47EBA" w:rsidRDefault="00B47EBA" w:rsidP="009647C9"/>
    <w:p w14:paraId="3993C49C" w14:textId="73048801" w:rsidR="009647C9" w:rsidRDefault="009647C9" w:rsidP="009647C9">
      <w:r>
        <w:t>Each section in the methods should contain the following sections</w:t>
      </w:r>
    </w:p>
    <w:p w14:paraId="0FE29397" w14:textId="1F97AA45" w:rsidR="008671E3" w:rsidRDefault="008671E3" w:rsidP="009647C9">
      <w:r>
        <w:t>What other figures/tables should we include?</w:t>
      </w:r>
    </w:p>
    <w:p w14:paraId="186BE14D" w14:textId="7DAEFE57" w:rsidR="00ED5A28" w:rsidRDefault="00ED5A28" w:rsidP="009647C9"/>
    <w:p w14:paraId="0F7C5402" w14:textId="7ED52440" w:rsidR="00ED5A28" w:rsidRDefault="00ED5A28" w:rsidP="005A20E8">
      <w:r>
        <w:t>ONC double annotation effort – I’m still vague here. Please someone fill in the blanks</w:t>
      </w:r>
      <w:r w:rsidR="005A20E8">
        <w:t xml:space="preserve">. If April and Jenn annotated only some of what Jasper did, then we need to define these as two different datasets – which is </w:t>
      </w:r>
      <w:proofErr w:type="gramStart"/>
      <w:r w:rsidR="005A20E8">
        <w:t>fine</w:t>
      </w:r>
      <w:proofErr w:type="gramEnd"/>
      <w:r w:rsidR="005A20E8">
        <w:t xml:space="preserve"> but we need to know what that is. </w:t>
      </w:r>
    </w:p>
    <w:p w14:paraId="5FBE3359" w14:textId="1EC4C543" w:rsidR="009647C9" w:rsidRDefault="009647C9" w:rsidP="009647C9"/>
    <w:p w14:paraId="3B0D9DDE" w14:textId="77777777" w:rsidR="009647C9" w:rsidRDefault="009647C9" w:rsidP="009647C9">
      <w:pPr>
        <w:rPr>
          <w:b/>
          <w:bCs/>
        </w:rPr>
      </w:pPr>
      <w:r>
        <w:rPr>
          <w:b/>
          <w:bCs/>
        </w:rPr>
        <w:t xml:space="preserve">Deployment – </w:t>
      </w:r>
      <w:r w:rsidRPr="002A6CBA">
        <w:t>sample rate, deployment depth, hydrophone, recorder, are all files included or only files with annotations?</w:t>
      </w:r>
    </w:p>
    <w:p w14:paraId="146E15A8" w14:textId="77777777" w:rsidR="009647C9" w:rsidRPr="002A6CBA" w:rsidRDefault="009647C9" w:rsidP="009647C9">
      <w:r>
        <w:rPr>
          <w:b/>
          <w:bCs/>
        </w:rPr>
        <w:t xml:space="preserve">Processing – </w:t>
      </w:r>
      <w:r w:rsidRPr="002A6CBA">
        <w:t>How ere the data processed? Filters? Detectors (.</w:t>
      </w:r>
      <w:proofErr w:type="spellStart"/>
      <w:proofErr w:type="gramStart"/>
      <w:r w:rsidRPr="002A6CBA">
        <w:t>e.g</w:t>
      </w:r>
      <w:proofErr w:type="spellEnd"/>
      <w:proofErr w:type="gramEnd"/>
      <w:r w:rsidRPr="002A6CBA">
        <w:t xml:space="preserve"> </w:t>
      </w:r>
      <w:proofErr w:type="spellStart"/>
      <w:r w:rsidRPr="002A6CBA">
        <w:t>Pamguard</w:t>
      </w:r>
      <w:proofErr w:type="spellEnd"/>
      <w:r w:rsidRPr="002A6CBA">
        <w:t xml:space="preserve"> version, whistle moan detector including settings parameters)</w:t>
      </w:r>
    </w:p>
    <w:p w14:paraId="7DD04C57" w14:textId="4914F7DA" w:rsidR="009647C9" w:rsidRPr="006A60BF" w:rsidRDefault="009647C9" w:rsidP="009647C9">
      <w:pPr>
        <w:rPr>
          <w:b/>
          <w:bCs/>
        </w:rPr>
      </w:pPr>
      <w:r>
        <w:rPr>
          <w:b/>
          <w:bCs/>
        </w:rPr>
        <w:t xml:space="preserve">Annotation- </w:t>
      </w:r>
      <w:r w:rsidRPr="002A6CBA">
        <w:t xml:space="preserve">Which type of signals were annotated? KW pulsed calls only? KW whistles and pulsed calls? What was annotated, the detections? The file only? </w:t>
      </w:r>
    </w:p>
    <w:p w14:paraId="2BCA16B0" w14:textId="77777777" w:rsidR="009647C9" w:rsidRPr="002E6980" w:rsidRDefault="009647C9" w:rsidP="002E6980"/>
    <w:sectPr w:rsidR="009647C9" w:rsidRPr="002E6980"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Pilkington, James" w:date="2024-02-23T18:02:00Z" w:initials="PJ">
    <w:p w14:paraId="323736F0" w14:textId="77777777" w:rsidR="003943D6" w:rsidRDefault="003943D6" w:rsidP="003943D6">
      <w:pPr>
        <w:pStyle w:val="CommentText"/>
      </w:pPr>
      <w:r>
        <w:rPr>
          <w:rStyle w:val="CommentReference"/>
        </w:rPr>
        <w:annotationRef/>
      </w:r>
      <w:r>
        <w:t xml:space="preserve">If it is relevant, we used an FFT length of 512 and hop size of 50% (256). </w:t>
      </w:r>
    </w:p>
  </w:comment>
  <w:comment w:id="3" w:author="Kaitlin Palmer" w:date="2024-01-19T23:16:00Z" w:initials="KP">
    <w:p w14:paraId="0B437387" w14:textId="77777777" w:rsidR="003943D6" w:rsidRDefault="003943D6" w:rsidP="003943D6">
      <w:pPr>
        <w:pStyle w:val="CommentText"/>
      </w:pPr>
      <w:r>
        <w:rPr>
          <w:rStyle w:val="CommentReference"/>
        </w:rPr>
        <w:annotationRef/>
      </w:r>
      <w:r>
        <w:t>I’ve gone in and changed any (KW?) that also had an ecotype to KW</w:t>
      </w:r>
    </w:p>
  </w:comment>
  <w:comment w:id="4" w:author="Pilkington, James" w:date="2024-02-23T17:22:00Z" w:initials="KP">
    <w:p w14:paraId="35B3A975" w14:textId="77777777" w:rsidR="003943D6" w:rsidRDefault="003943D6" w:rsidP="003943D6">
      <w:pPr>
        <w:pStyle w:val="CommentText"/>
      </w:pPr>
      <w:r>
        <w:rPr>
          <w:rStyle w:val="CommentReference"/>
        </w:rPr>
        <w:annotationRef/>
      </w:r>
      <w:r>
        <w:t xml:space="preserve">Hi Kate, I don't think that is a good thing to do here. If both, the Sound.Type and the KW.Type classes contained question mark, e.g. KW? with KWT?, it would denote uncertainty in the sound being KW, but if it is KW, it could be Bigg's.  There is still uncertainty in all levels, and that uncertainty should remain.  It seems like only 5 out of the ~433K detections falls into this category, is that also how many you have?  I would leave the uncertainty. </w:t>
      </w:r>
    </w:p>
  </w:comment>
  <w:comment w:id="5" w:author="Kaitlin Palmer [2]" w:date="2024-06-24T10:12:00Z" w:initials="KP">
    <w:p w14:paraId="67AF2A44" w14:textId="77777777" w:rsidR="0088680E" w:rsidRDefault="0088680E" w:rsidP="0088680E">
      <w:pPr>
        <w:pStyle w:val="CommentText"/>
      </w:pPr>
      <w:r>
        <w:rPr>
          <w:rStyle w:val="CommentReference"/>
        </w:rPr>
        <w:annotationRef/>
      </w:r>
      <w:r>
        <w:rPr>
          <w:lang w:val="en-CA"/>
        </w:rPr>
        <w:t xml:space="preserve">So I’ve addressed this by providing users with a quick and dirty annotation table and then the original annotations. So people can go back and make their own decisions about what they do and do not want to include when they train their models. </w:t>
      </w:r>
    </w:p>
  </w:comment>
  <w:comment w:id="6" w:author="Pilkington, James" w:date="2024-02-23T17:47:00Z" w:initials="PJ">
    <w:p w14:paraId="4878B5CF" w14:textId="6ACEDB16" w:rsidR="003943D6" w:rsidRDefault="003943D6" w:rsidP="003943D6">
      <w:pPr>
        <w:pStyle w:val="CommentText"/>
      </w:pPr>
      <w:r>
        <w:rPr>
          <w:rStyle w:val="CommentReference"/>
        </w:rPr>
        <w:annotationRef/>
      </w:r>
      <w:r>
        <w:t>See above comment. I don't think this was the right thing to do, but may be insignificant.</w:t>
      </w:r>
    </w:p>
  </w:comment>
  <w:comment w:id="7" w:author="Kaitlin Palmer [2]" w:date="2024-06-24T10:14:00Z" w:initials="KP">
    <w:p w14:paraId="1CB7DBF3" w14:textId="77777777" w:rsidR="0088680E" w:rsidRDefault="0088680E" w:rsidP="0088680E">
      <w:pPr>
        <w:pStyle w:val="CommentText"/>
      </w:pPr>
      <w:r>
        <w:rPr>
          <w:rStyle w:val="CommentReference"/>
        </w:rPr>
        <w:annotationRef/>
      </w:r>
      <w:r>
        <w:rPr>
          <w:lang w:val="en-CA"/>
        </w:rPr>
        <w:t xml:space="preserve">I understand where you are coming from so have addressed by providing one way to do it but really leaving the onus on the end users. Folks will probably use neural networks and which bucket they toss uncertain sounds into may or may not impact the ultimate performance of their algorithms.  </w:t>
      </w:r>
    </w:p>
  </w:comment>
  <w:comment w:id="8" w:author="Pilkington, James" w:date="2024-02-23T17:56:00Z" w:initials="PJ">
    <w:p w14:paraId="2B1E9933" w14:textId="184B1ABB" w:rsidR="003943D6" w:rsidRDefault="003943D6" w:rsidP="003943D6">
      <w:pPr>
        <w:pStyle w:val="CommentText"/>
      </w:pPr>
      <w:r>
        <w:rPr>
          <w:rStyle w:val="CommentReference"/>
        </w:rPr>
        <w:annotationRef/>
      </w:r>
      <w:r>
        <w:t>This small of a number would suggest that someone already tried merging detections overlapping in time...</w:t>
      </w:r>
    </w:p>
  </w:comment>
  <w:comment w:id="9" w:author="Kaitlin Palmer [2]" w:date="2024-06-24T10:14:00Z" w:initials="KP">
    <w:p w14:paraId="144D300F" w14:textId="77777777" w:rsidR="0088680E" w:rsidRDefault="0088680E" w:rsidP="0088680E">
      <w:pPr>
        <w:pStyle w:val="CommentText"/>
      </w:pPr>
      <w:r>
        <w:rPr>
          <w:rStyle w:val="CommentReference"/>
        </w:rPr>
        <w:annotationRef/>
      </w:r>
      <w:r>
        <w:rPr>
          <w:lang w:val="en-CA"/>
        </w:rPr>
        <w:t>Yes, we have sorted and addressed.</w:t>
      </w:r>
    </w:p>
  </w:comment>
  <w:comment w:id="12" w:author="Hannah Myers" w:date="2024-07-07T18:04:00Z" w:initials="HM">
    <w:p w14:paraId="4FCFF6F5" w14:textId="77777777" w:rsidR="003657A0" w:rsidRDefault="003657A0" w:rsidP="003657A0">
      <w:r>
        <w:rPr>
          <w:rStyle w:val="CommentReference"/>
        </w:rPr>
        <w:annotationRef/>
      </w:r>
      <w:r>
        <w:rPr>
          <w:color w:val="000000"/>
          <w:sz w:val="20"/>
          <w:szCs w:val="20"/>
        </w:rPr>
        <w:t>Kaitlin—I assume all locations will go in the same map?</w:t>
      </w:r>
    </w:p>
  </w:comment>
  <w:comment w:id="13" w:author="Kaitlin Palmer [2]" w:date="2024-07-08T11:51:00Z" w:initials="KP">
    <w:p w14:paraId="08FF7E27" w14:textId="77777777" w:rsidR="009F42C5" w:rsidRDefault="009F42C5" w:rsidP="009F42C5">
      <w:pPr>
        <w:pStyle w:val="CommentText"/>
      </w:pPr>
      <w:r>
        <w:rPr>
          <w:rStyle w:val="CommentReference"/>
        </w:rPr>
        <w:annotationRef/>
      </w:r>
      <w:r>
        <w:rPr>
          <w:lang w:val="en-CA"/>
        </w:rPr>
        <w:t xml:space="preserve">Yep. Because of the scale of the map we will probably add yours in as bubbles around the regions in the report you sent and then either reference the report or include it as supplemental info. </w:t>
      </w:r>
    </w:p>
  </w:comment>
  <w:comment w:id="14" w:author="Kaitlin Palmer [2]" w:date="2024-07-08T12:48:00Z" w:initials="KP">
    <w:p w14:paraId="20965E61" w14:textId="77777777" w:rsidR="00E318DB" w:rsidRDefault="00E318DB" w:rsidP="00E318DB">
      <w:pPr>
        <w:pStyle w:val="CommentText"/>
      </w:pPr>
      <w:r>
        <w:rPr>
          <w:rStyle w:val="CommentReference"/>
        </w:rPr>
        <w:annotationRef/>
      </w:r>
      <w:r>
        <w:rPr>
          <w:lang w:val="en-CA"/>
        </w:rPr>
        <w:t>Ok, slight problem. The rest of the data are organized into deployments and then the ecotype is listed in the selection tables. It looks like your annotations are foddered into ecotypes and the deployment is embedded into the file name. If you can provide me with a key for which  file is associated with which deployment I can standardize these with the rest of the datasets.</w:t>
      </w:r>
    </w:p>
  </w:comment>
  <w:comment w:id="15" w:author="Kaitlin Palmer [2]" w:date="2024-07-08T11:44:00Z" w:initials="KP">
    <w:p w14:paraId="23C33F80" w14:textId="20E03DD2" w:rsidR="003657A0" w:rsidRDefault="003657A0" w:rsidP="003657A0">
      <w:pPr>
        <w:pStyle w:val="CommentText"/>
      </w:pPr>
      <w:r>
        <w:rPr>
          <w:rStyle w:val="CommentReference"/>
        </w:rPr>
        <w:annotationRef/>
      </w:r>
      <w:r>
        <w:rPr>
          <w:lang w:val="en-CA"/>
        </w:rPr>
        <w:t xml:space="preserve">Ok, probably good to either confirm which is which in the dataset or just say something general like, ‘data collection was duty cycled based on battery needs’. </w:t>
      </w:r>
      <w:r>
        <w:rPr>
          <w:lang w:val="en-CA"/>
        </w:rPr>
        <w:br/>
      </w:r>
      <w:r>
        <w:rPr>
          <w:lang w:val="en-CA"/>
        </w:rPr>
        <w:br/>
        <w:t xml:space="preserve">Since we are not including data that have not been annotated the duty cycle doesn’t really matter. Moreover, some of the contributors are a little anxious that their data will be used to look at larger habitat scale movements, which obviously isn’t appropriate for these data nor agreed upon. So, all this to say being a bit vague is fine.  </w:t>
      </w:r>
    </w:p>
  </w:comment>
  <w:comment w:id="16" w:author="Kaitlin Palmer [2]" w:date="2024-07-08T11:48:00Z" w:initials="KP">
    <w:p w14:paraId="40AA408A" w14:textId="77777777" w:rsidR="009F42C5" w:rsidRDefault="009F42C5" w:rsidP="009F42C5">
      <w:pPr>
        <w:pStyle w:val="CommentText"/>
      </w:pPr>
      <w:r>
        <w:rPr>
          <w:rStyle w:val="CommentReference"/>
        </w:rPr>
        <w:annotationRef/>
      </w:r>
      <w:r>
        <w:rPr>
          <w:lang w:val="en-CA"/>
        </w:rPr>
        <w:t>I’m not sure how the annotations here lines up with the PG validation above. Did you annotate files where Pamguard found WM det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3736F0" w15:done="1"/>
  <w15:commentEx w15:paraId="0B437387" w15:done="0"/>
  <w15:commentEx w15:paraId="35B3A975" w15:paraIdParent="0B437387" w15:done="0"/>
  <w15:commentEx w15:paraId="67AF2A44" w15:paraIdParent="0B437387" w15:done="0"/>
  <w15:commentEx w15:paraId="4878B5CF" w15:done="0"/>
  <w15:commentEx w15:paraId="1CB7DBF3" w15:paraIdParent="4878B5CF" w15:done="0"/>
  <w15:commentEx w15:paraId="2B1E9933" w15:done="0"/>
  <w15:commentEx w15:paraId="144D300F" w15:paraIdParent="2B1E9933" w15:done="0"/>
  <w15:commentEx w15:paraId="4FCFF6F5" w15:done="0"/>
  <w15:commentEx w15:paraId="08FF7E27" w15:paraIdParent="4FCFF6F5" w15:done="0"/>
  <w15:commentEx w15:paraId="20965E61" w15:done="0"/>
  <w15:commentEx w15:paraId="23C33F80" w15:done="0"/>
  <w15:commentEx w15:paraId="40AA40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8327DB" w16cex:dateUtc="2024-02-23T22:19:00Z"/>
  <w16cex:commentExtensible w16cex:durableId="298327DE" w16cex:dateUtc="2024-02-23T22:19:00Z"/>
  <w16cex:commentExtensible w16cex:durableId="298327DF" w16cex:dateUtc="2024-02-23T22:19:00Z"/>
  <w16cex:commentExtensible w16cex:durableId="622540F7" w16cex:dateUtc="2024-06-24T17:12:00Z"/>
  <w16cex:commentExtensible w16cex:durableId="298327E0" w16cex:dateUtc="2024-02-23T22:19:00Z"/>
  <w16cex:commentExtensible w16cex:durableId="55F0DB0E" w16cex:dateUtc="2024-06-24T17:14:00Z"/>
  <w16cex:commentExtensible w16cex:durableId="298327E6" w16cex:dateUtc="2024-02-23T22:19:00Z"/>
  <w16cex:commentExtensible w16cex:durableId="35AF32B2" w16cex:dateUtc="2024-06-24T17:14:00Z"/>
  <w16cex:commentExtensible w16cex:durableId="33E21FE9" w16cex:dateUtc="2024-07-08T02:04:00Z"/>
  <w16cex:commentExtensible w16cex:durableId="675E91DB" w16cex:dateUtc="2024-07-08T18:51:00Z"/>
  <w16cex:commentExtensible w16cex:durableId="44E275D1" w16cex:dateUtc="2024-07-08T19:48:00Z"/>
  <w16cex:commentExtensible w16cex:durableId="545D6612" w16cex:dateUtc="2024-07-08T18:44:00Z"/>
  <w16cex:commentExtensible w16cex:durableId="739C63C7" w16cex:dateUtc="2024-07-08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3736F0" w16cid:durableId="298327DB"/>
  <w16cid:commentId w16cid:paraId="0B437387" w16cid:durableId="298327DE"/>
  <w16cid:commentId w16cid:paraId="35B3A975" w16cid:durableId="298327DF"/>
  <w16cid:commentId w16cid:paraId="67AF2A44" w16cid:durableId="622540F7"/>
  <w16cid:commentId w16cid:paraId="4878B5CF" w16cid:durableId="298327E0"/>
  <w16cid:commentId w16cid:paraId="1CB7DBF3" w16cid:durableId="55F0DB0E"/>
  <w16cid:commentId w16cid:paraId="2B1E9933" w16cid:durableId="298327E6"/>
  <w16cid:commentId w16cid:paraId="144D300F" w16cid:durableId="35AF32B2"/>
  <w16cid:commentId w16cid:paraId="4FCFF6F5" w16cid:durableId="33E21FE9"/>
  <w16cid:commentId w16cid:paraId="08FF7E27" w16cid:durableId="675E91DB"/>
  <w16cid:commentId w16cid:paraId="20965E61" w16cid:durableId="44E275D1"/>
  <w16cid:commentId w16cid:paraId="23C33F80" w16cid:durableId="545D6612"/>
  <w16cid:commentId w16cid:paraId="40AA408A" w16cid:durableId="739C63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1D14A6" w14:textId="77777777" w:rsidR="00FD0E24" w:rsidRDefault="00FD0E24" w:rsidP="004E21D7">
      <w:pPr>
        <w:spacing w:after="0" w:line="240" w:lineRule="auto"/>
      </w:pPr>
      <w:r>
        <w:separator/>
      </w:r>
    </w:p>
  </w:endnote>
  <w:endnote w:type="continuationSeparator" w:id="0">
    <w:p w14:paraId="4EA2301A" w14:textId="77777777" w:rsidR="00FD0E24" w:rsidRDefault="00FD0E24" w:rsidP="004E2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90ED29" w14:textId="77777777" w:rsidR="00FD0E24" w:rsidRDefault="00FD0E24" w:rsidP="004E21D7">
      <w:pPr>
        <w:spacing w:after="0" w:line="240" w:lineRule="auto"/>
      </w:pPr>
      <w:r>
        <w:separator/>
      </w:r>
    </w:p>
  </w:footnote>
  <w:footnote w:type="continuationSeparator" w:id="0">
    <w:p w14:paraId="43FF9611" w14:textId="77777777" w:rsidR="00FD0E24" w:rsidRDefault="00FD0E24" w:rsidP="004E2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itlin Palmer">
    <w15:presenceInfo w15:providerId="AD" w15:userId="S-1-5-21-1625102663-4013227018-1311561448-48985"/>
  </w15:person>
  <w15:person w15:author="Pilkington, James">
    <w15:presenceInfo w15:providerId="AD" w15:userId="S::James.Pilkington@dfo-mpo.gc.ca::e721d532-9c55-42c1-a8e9-04977154010e"/>
  </w15:person>
  <w15:person w15:author="Kaitlin Palmer [2]">
    <w15:presenceInfo w15:providerId="AD" w15:userId="S::kpa81@sfu.ca::02cbf73f-3042-4771-b5f6-7df510b80613"/>
  </w15:person>
  <w15:person w15:author="Hannah Myers">
    <w15:presenceInfo w15:providerId="AD" w15:userId="S::hmyers8@alaska.edu::1387839a-5556-4fd9-b062-697a3aef48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204BD"/>
    <w:rsid w:val="000218CE"/>
    <w:rsid w:val="00023FBD"/>
    <w:rsid w:val="000308D8"/>
    <w:rsid w:val="00033D9F"/>
    <w:rsid w:val="00037F58"/>
    <w:rsid w:val="0004298E"/>
    <w:rsid w:val="00043C9C"/>
    <w:rsid w:val="000605D8"/>
    <w:rsid w:val="00063A42"/>
    <w:rsid w:val="00072F46"/>
    <w:rsid w:val="00087950"/>
    <w:rsid w:val="00096624"/>
    <w:rsid w:val="000B4D88"/>
    <w:rsid w:val="000B74F3"/>
    <w:rsid w:val="000E463B"/>
    <w:rsid w:val="000F6C21"/>
    <w:rsid w:val="001017A3"/>
    <w:rsid w:val="00107F3A"/>
    <w:rsid w:val="001117A4"/>
    <w:rsid w:val="001129BF"/>
    <w:rsid w:val="00136586"/>
    <w:rsid w:val="00142210"/>
    <w:rsid w:val="00153948"/>
    <w:rsid w:val="001B62A7"/>
    <w:rsid w:val="001D2641"/>
    <w:rsid w:val="001D2E15"/>
    <w:rsid w:val="001E1CBC"/>
    <w:rsid w:val="001E2044"/>
    <w:rsid w:val="001F48CE"/>
    <w:rsid w:val="002020F5"/>
    <w:rsid w:val="002037E4"/>
    <w:rsid w:val="00207F93"/>
    <w:rsid w:val="0021250F"/>
    <w:rsid w:val="002153FF"/>
    <w:rsid w:val="00216FED"/>
    <w:rsid w:val="002501E2"/>
    <w:rsid w:val="00250EBC"/>
    <w:rsid w:val="00253C6B"/>
    <w:rsid w:val="002556A2"/>
    <w:rsid w:val="00262C51"/>
    <w:rsid w:val="0026530B"/>
    <w:rsid w:val="0026568A"/>
    <w:rsid w:val="00292CF0"/>
    <w:rsid w:val="002939C5"/>
    <w:rsid w:val="00297979"/>
    <w:rsid w:val="002D0523"/>
    <w:rsid w:val="002D3847"/>
    <w:rsid w:val="002D7169"/>
    <w:rsid w:val="002E6980"/>
    <w:rsid w:val="002E73F7"/>
    <w:rsid w:val="002F1522"/>
    <w:rsid w:val="00324695"/>
    <w:rsid w:val="00334EDA"/>
    <w:rsid w:val="003500AE"/>
    <w:rsid w:val="00354260"/>
    <w:rsid w:val="00354AED"/>
    <w:rsid w:val="00361A3F"/>
    <w:rsid w:val="003657A0"/>
    <w:rsid w:val="0037116E"/>
    <w:rsid w:val="00380F9D"/>
    <w:rsid w:val="003943D6"/>
    <w:rsid w:val="003C518D"/>
    <w:rsid w:val="003C70D8"/>
    <w:rsid w:val="003D1FBB"/>
    <w:rsid w:val="003E6725"/>
    <w:rsid w:val="003F2F32"/>
    <w:rsid w:val="003F4D44"/>
    <w:rsid w:val="00401DDD"/>
    <w:rsid w:val="004077B5"/>
    <w:rsid w:val="00413CB3"/>
    <w:rsid w:val="00427D7A"/>
    <w:rsid w:val="0044735B"/>
    <w:rsid w:val="00454892"/>
    <w:rsid w:val="00470D7A"/>
    <w:rsid w:val="004831F0"/>
    <w:rsid w:val="004920D3"/>
    <w:rsid w:val="004A068C"/>
    <w:rsid w:val="004B7905"/>
    <w:rsid w:val="004D5CF7"/>
    <w:rsid w:val="004E21D7"/>
    <w:rsid w:val="004F6E1E"/>
    <w:rsid w:val="005023F1"/>
    <w:rsid w:val="00522D41"/>
    <w:rsid w:val="005257AF"/>
    <w:rsid w:val="0052591A"/>
    <w:rsid w:val="00527548"/>
    <w:rsid w:val="00537042"/>
    <w:rsid w:val="005649D3"/>
    <w:rsid w:val="005653B8"/>
    <w:rsid w:val="00577EF1"/>
    <w:rsid w:val="00581485"/>
    <w:rsid w:val="00582512"/>
    <w:rsid w:val="00585423"/>
    <w:rsid w:val="00590E54"/>
    <w:rsid w:val="00592003"/>
    <w:rsid w:val="00597C36"/>
    <w:rsid w:val="005A146C"/>
    <w:rsid w:val="005A20E8"/>
    <w:rsid w:val="005A7338"/>
    <w:rsid w:val="005C02A9"/>
    <w:rsid w:val="005C68A6"/>
    <w:rsid w:val="005C7B30"/>
    <w:rsid w:val="005E520A"/>
    <w:rsid w:val="0060100C"/>
    <w:rsid w:val="00607534"/>
    <w:rsid w:val="0061294A"/>
    <w:rsid w:val="0061348D"/>
    <w:rsid w:val="00616812"/>
    <w:rsid w:val="00631AF0"/>
    <w:rsid w:val="00666A1C"/>
    <w:rsid w:val="00672334"/>
    <w:rsid w:val="00681A55"/>
    <w:rsid w:val="006854AD"/>
    <w:rsid w:val="00685778"/>
    <w:rsid w:val="00692044"/>
    <w:rsid w:val="00693F59"/>
    <w:rsid w:val="006A063C"/>
    <w:rsid w:val="006A168B"/>
    <w:rsid w:val="006A1A86"/>
    <w:rsid w:val="006A60BF"/>
    <w:rsid w:val="006B086E"/>
    <w:rsid w:val="006D31B0"/>
    <w:rsid w:val="006D74B9"/>
    <w:rsid w:val="006E08B0"/>
    <w:rsid w:val="006E0F3F"/>
    <w:rsid w:val="006E66E8"/>
    <w:rsid w:val="0072202B"/>
    <w:rsid w:val="00747860"/>
    <w:rsid w:val="00747DFC"/>
    <w:rsid w:val="00753377"/>
    <w:rsid w:val="007565DB"/>
    <w:rsid w:val="007726C9"/>
    <w:rsid w:val="00785A22"/>
    <w:rsid w:val="007A3913"/>
    <w:rsid w:val="007A68EB"/>
    <w:rsid w:val="007C2542"/>
    <w:rsid w:val="007C622B"/>
    <w:rsid w:val="007D12A4"/>
    <w:rsid w:val="007D1BF6"/>
    <w:rsid w:val="007F5D00"/>
    <w:rsid w:val="007F65A0"/>
    <w:rsid w:val="008154A2"/>
    <w:rsid w:val="008406B2"/>
    <w:rsid w:val="00850CB1"/>
    <w:rsid w:val="008576B5"/>
    <w:rsid w:val="008671E3"/>
    <w:rsid w:val="0087540A"/>
    <w:rsid w:val="00882451"/>
    <w:rsid w:val="0088680E"/>
    <w:rsid w:val="00893F1D"/>
    <w:rsid w:val="008A501E"/>
    <w:rsid w:val="008A7A81"/>
    <w:rsid w:val="008B56AE"/>
    <w:rsid w:val="008C1522"/>
    <w:rsid w:val="008C22A6"/>
    <w:rsid w:val="008C2AFC"/>
    <w:rsid w:val="008D52DD"/>
    <w:rsid w:val="008D65F3"/>
    <w:rsid w:val="008F25BD"/>
    <w:rsid w:val="0090185D"/>
    <w:rsid w:val="0091471D"/>
    <w:rsid w:val="0091546C"/>
    <w:rsid w:val="00916513"/>
    <w:rsid w:val="0092519F"/>
    <w:rsid w:val="0094305F"/>
    <w:rsid w:val="00943B8B"/>
    <w:rsid w:val="00945BA6"/>
    <w:rsid w:val="009647C9"/>
    <w:rsid w:val="009726C8"/>
    <w:rsid w:val="00977016"/>
    <w:rsid w:val="00991810"/>
    <w:rsid w:val="00991E72"/>
    <w:rsid w:val="00997C5E"/>
    <w:rsid w:val="009A5C00"/>
    <w:rsid w:val="009C1135"/>
    <w:rsid w:val="009E0563"/>
    <w:rsid w:val="009F0B1A"/>
    <w:rsid w:val="009F42C5"/>
    <w:rsid w:val="009F45DD"/>
    <w:rsid w:val="00A01A52"/>
    <w:rsid w:val="00A16315"/>
    <w:rsid w:val="00A318A1"/>
    <w:rsid w:val="00A32175"/>
    <w:rsid w:val="00A42E4C"/>
    <w:rsid w:val="00A46C64"/>
    <w:rsid w:val="00A650E0"/>
    <w:rsid w:val="00A71974"/>
    <w:rsid w:val="00A75C23"/>
    <w:rsid w:val="00A86E0C"/>
    <w:rsid w:val="00A93FC2"/>
    <w:rsid w:val="00A966D6"/>
    <w:rsid w:val="00AB10B0"/>
    <w:rsid w:val="00AB26C7"/>
    <w:rsid w:val="00AC3D35"/>
    <w:rsid w:val="00AD2B47"/>
    <w:rsid w:val="00AD2FAB"/>
    <w:rsid w:val="00AE788D"/>
    <w:rsid w:val="00AF30C5"/>
    <w:rsid w:val="00B07519"/>
    <w:rsid w:val="00B21182"/>
    <w:rsid w:val="00B227C9"/>
    <w:rsid w:val="00B23856"/>
    <w:rsid w:val="00B31247"/>
    <w:rsid w:val="00B31365"/>
    <w:rsid w:val="00B47EBA"/>
    <w:rsid w:val="00B713C1"/>
    <w:rsid w:val="00B72365"/>
    <w:rsid w:val="00B811B6"/>
    <w:rsid w:val="00B83530"/>
    <w:rsid w:val="00B8585F"/>
    <w:rsid w:val="00B86AC3"/>
    <w:rsid w:val="00B937FD"/>
    <w:rsid w:val="00B952BD"/>
    <w:rsid w:val="00BA2B9F"/>
    <w:rsid w:val="00BD545D"/>
    <w:rsid w:val="00BD7A10"/>
    <w:rsid w:val="00BF6EAC"/>
    <w:rsid w:val="00BF7B85"/>
    <w:rsid w:val="00C02156"/>
    <w:rsid w:val="00C02C15"/>
    <w:rsid w:val="00C06113"/>
    <w:rsid w:val="00C12469"/>
    <w:rsid w:val="00C1671B"/>
    <w:rsid w:val="00C16BCC"/>
    <w:rsid w:val="00C17165"/>
    <w:rsid w:val="00C27E03"/>
    <w:rsid w:val="00C32EDE"/>
    <w:rsid w:val="00C3328E"/>
    <w:rsid w:val="00C33C76"/>
    <w:rsid w:val="00C4761B"/>
    <w:rsid w:val="00C50A84"/>
    <w:rsid w:val="00C76441"/>
    <w:rsid w:val="00C766AA"/>
    <w:rsid w:val="00C96E6C"/>
    <w:rsid w:val="00CA0CEE"/>
    <w:rsid w:val="00CC3506"/>
    <w:rsid w:val="00CC57DD"/>
    <w:rsid w:val="00CD47EE"/>
    <w:rsid w:val="00D019A3"/>
    <w:rsid w:val="00D078EC"/>
    <w:rsid w:val="00D17D1C"/>
    <w:rsid w:val="00D20145"/>
    <w:rsid w:val="00D2087C"/>
    <w:rsid w:val="00D321AB"/>
    <w:rsid w:val="00D33328"/>
    <w:rsid w:val="00D33996"/>
    <w:rsid w:val="00D33CE4"/>
    <w:rsid w:val="00D57539"/>
    <w:rsid w:val="00D72DE3"/>
    <w:rsid w:val="00D8081B"/>
    <w:rsid w:val="00D85BFE"/>
    <w:rsid w:val="00D91320"/>
    <w:rsid w:val="00D91775"/>
    <w:rsid w:val="00DA7EED"/>
    <w:rsid w:val="00DB6F6D"/>
    <w:rsid w:val="00DF38B9"/>
    <w:rsid w:val="00E03AEF"/>
    <w:rsid w:val="00E17060"/>
    <w:rsid w:val="00E2577B"/>
    <w:rsid w:val="00E301F8"/>
    <w:rsid w:val="00E318DB"/>
    <w:rsid w:val="00E3379A"/>
    <w:rsid w:val="00E405C9"/>
    <w:rsid w:val="00E54A97"/>
    <w:rsid w:val="00E57C88"/>
    <w:rsid w:val="00E62AFA"/>
    <w:rsid w:val="00E636C8"/>
    <w:rsid w:val="00EC15A0"/>
    <w:rsid w:val="00EC57B9"/>
    <w:rsid w:val="00ED4A38"/>
    <w:rsid w:val="00ED5A28"/>
    <w:rsid w:val="00EE03EF"/>
    <w:rsid w:val="00EE183D"/>
    <w:rsid w:val="00EF6161"/>
    <w:rsid w:val="00F13196"/>
    <w:rsid w:val="00F56B6C"/>
    <w:rsid w:val="00F8050F"/>
    <w:rsid w:val="00F865D4"/>
    <w:rsid w:val="00F90F3A"/>
    <w:rsid w:val="00F91DAF"/>
    <w:rsid w:val="00F962CD"/>
    <w:rsid w:val="00FA0AE7"/>
    <w:rsid w:val="00FA314A"/>
    <w:rsid w:val="00FD0E24"/>
    <w:rsid w:val="00FD162A"/>
    <w:rsid w:val="00FE7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C1B9179A-3732-4E41-8BB3-ABE356323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sco.com/amar-g4" TargetMode="External"/><Relationship Id="rId13" Type="http://schemas.microsoft.com/office/2016/09/relationships/commentsIds" Target="commentsIds.xml"/><Relationship Id="rId18" Type="http://schemas.openxmlformats.org/officeDocument/2006/relationships/hyperlink" Target="https://publications.gc.ca/collections/collection_2007/dfo-mpo/Fs97-13-633E.pdf" TargetMode="External"/><Relationship Id="rId3" Type="http://schemas.openxmlformats.org/officeDocument/2006/relationships/styles" Target="styles.xml"/><Relationship Id="rId21" Type="http://schemas.openxmlformats.org/officeDocument/2006/relationships/hyperlink" Target="https://www.sfu.ca/~rjoy/OMurphy_ARP.pdf"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doi.org/10.1111/j.1469-185X.2012.00239.x"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hyperlink" Target="https://doi.org/10.1121/10.00105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ceansonics.com/products/iclisten-sj9/" TargetMode="External"/><Relationship Id="rId23" Type="http://schemas.openxmlformats.org/officeDocument/2006/relationships/fontTable" Target="fontTable.xml"/><Relationship Id="rId10" Type="http://schemas.openxmlformats.org/officeDocument/2006/relationships/hyperlink" Target="https://oceansonics.com/" TargetMode="External"/><Relationship Id="rId19" Type="http://schemas.openxmlformats.org/officeDocument/2006/relationships/hyperlink" Target="https://doi.org/10.1139/z98-089" TargetMode="External"/><Relationship Id="rId4" Type="http://schemas.openxmlformats.org/officeDocument/2006/relationships/settings" Target="settings.xml"/><Relationship Id="rId9" Type="http://schemas.openxmlformats.org/officeDocument/2006/relationships/hyperlink" Target="https://www.oceaninstruments.co.nz/" TargetMode="External"/><Relationship Id="rId14" Type="http://schemas.microsoft.com/office/2018/08/relationships/commentsExtensible" Target="commentsExtensible.xml"/><Relationship Id="rId22" Type="http://schemas.openxmlformats.org/officeDocument/2006/relationships/hyperlink" Target="https://simres.ca/projects/hydrophon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32</TotalTime>
  <Pages>28</Pages>
  <Words>17137</Words>
  <Characters>97686</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62</cp:revision>
  <dcterms:created xsi:type="dcterms:W3CDTF">2024-02-09T08:12:00Z</dcterms:created>
  <dcterms:modified xsi:type="dcterms:W3CDTF">2024-07-08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cg4NCX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